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5335E68F"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sentiment analysis and forecasting approaches </w:t>
      </w:r>
      <w:r w:rsidR="002353C7">
        <w:rPr>
          <w:rFonts w:ascii="Times New Roman" w:hAnsi="Times New Roman" w:cs="Times New Roman"/>
          <w:b/>
          <w:bCs/>
          <w:sz w:val="40"/>
          <w:szCs w:val="40"/>
        </w:rPr>
        <w:t>to</w:t>
      </w:r>
      <w:r>
        <w:rPr>
          <w:rFonts w:ascii="Times New Roman" w:hAnsi="Times New Roman" w:cs="Times New Roman"/>
          <w:b/>
          <w:bCs/>
          <w:sz w:val="40"/>
          <w:szCs w:val="40"/>
        </w:rPr>
        <w:t xml:space="preserve"> covid 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ADFA585"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 </w:t>
      </w:r>
      <w:r w:rsidR="004B30B7">
        <w:rPr>
          <w:rFonts w:ascii="Times New Roman" w:hAnsi="Times New Roman" w:cs="Times New Roman"/>
        </w:rPr>
        <w:t xml:space="preserve">The sentiment will be correlated with other factors collected during the primary research phase. </w:t>
      </w:r>
      <w:r w:rsidRPr="004B30B7">
        <w:rPr>
          <w:rFonts w:ascii="Times New Roman" w:hAnsi="Times New Roman" w:cs="Times New Roman"/>
          <w:color w:val="FF0000"/>
        </w:rPr>
        <w:t>Many factors have been investigated for their contribution to vaccine hesitancy and awareness such as education, ethnicity, religion, age and occupation in other countries. It is the aim of this project to investigate whether there is a contribution of employment background to vaccine hesitancy and awareness in Irelan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17D3A765" w14:textId="0DF0F2B2"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7C622242" w:rsidR="002E396A" w:rsidRPr="002E396A" w:rsidRDefault="002E396A" w:rsidP="00EA58FB">
      <w:pPr>
        <w:spacing w:line="360" w:lineRule="auto"/>
        <w:rPr>
          <w:rFonts w:ascii="Times New Roman" w:hAnsi="Times New Roman" w:cs="Times New Roman"/>
        </w:rPr>
      </w:pPr>
      <w:r>
        <w:rPr>
          <w:rFonts w:ascii="Times New Roman" w:hAnsi="Times New Roman" w:cs="Times New Roman"/>
        </w:rPr>
        <w:t xml:space="preserve">Can data analytic approaches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4EC434A9"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4F741D65"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twitter API before using natural language processing techniques to prepare and clean text data for polarity measurements using </w:t>
      </w:r>
      <w:proofErr w:type="spellStart"/>
      <w:r w:rsidRPr="00C87377">
        <w:rPr>
          <w:rFonts w:ascii="Times New Roman" w:hAnsi="Times New Roman" w:cs="Times New Roman"/>
        </w:rPr>
        <w:t>Textblob</w:t>
      </w:r>
      <w:proofErr w:type="spellEnd"/>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The likely outcome will be to understand the current state of opinion of vaccine sentiment. In line with this the sentiment</w:t>
      </w:r>
      <w:r w:rsidR="009849F9">
        <w:rPr>
          <w:rFonts w:ascii="Times New Roman" w:hAnsi="Times New Roman" w:cs="Times New Roman"/>
        </w:rPr>
        <w:t>,</w:t>
      </w:r>
      <w:r w:rsidRPr="00C87377">
        <w:rPr>
          <w:rFonts w:ascii="Times New Roman" w:hAnsi="Times New Roman" w:cs="Times New Roman"/>
        </w:rPr>
        <w:t xml:space="preserve"> data will then be used to train a machine learning model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3.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06098EBD" w14:textId="43494189"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2 </w:t>
      </w:r>
      <w:r w:rsidR="00EA58FB" w:rsidRPr="0047446F">
        <w:rPr>
          <w:rFonts w:ascii="Times New Roman" w:hAnsi="Times New Roman" w:cs="Times New Roman"/>
          <w:b/>
          <w:bCs/>
          <w:u w:val="single"/>
        </w:rPr>
        <w:t>Research objective 2</w:t>
      </w: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lastRenderedPageBreak/>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12E4D69C" w14:textId="466C1A98"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3 </w:t>
      </w:r>
      <w:r w:rsidR="00EA58FB" w:rsidRPr="0047446F">
        <w:rPr>
          <w:rFonts w:ascii="Times New Roman" w:hAnsi="Times New Roman" w:cs="Times New Roman"/>
          <w:b/>
          <w:bCs/>
          <w:u w:val="single"/>
        </w:rPr>
        <w:t>Research objective 3</w:t>
      </w:r>
    </w:p>
    <w:p w14:paraId="7009DD02" w14:textId="77777777" w:rsidR="00EA58FB" w:rsidRPr="0047446F" w:rsidRDefault="00EA58FB" w:rsidP="00EA58FB">
      <w:pPr>
        <w:spacing w:line="360" w:lineRule="auto"/>
        <w:rPr>
          <w:rFonts w:ascii="Times New Roman" w:hAnsi="Times New Roman" w:cs="Times New Roman"/>
          <w:b/>
          <w:bCs/>
          <w:u w:val="single"/>
        </w:rPr>
      </w:pPr>
    </w:p>
    <w:p w14:paraId="645EC6E0" w14:textId="77777777" w:rsidR="00E52DA7"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sidR="00820FF1">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6436CD6E" w14:textId="77777777" w:rsidR="00E52DA7" w:rsidRDefault="00E52DA7" w:rsidP="00EA58FB">
      <w:pPr>
        <w:spacing w:line="360" w:lineRule="auto"/>
        <w:rPr>
          <w:rFonts w:ascii="Times New Roman" w:hAnsi="Times New Roman" w:cs="Times New Roman"/>
        </w:rPr>
      </w:pPr>
    </w:p>
    <w:p w14:paraId="45709AB9" w14:textId="23007936"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sidR="0078684E">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sidR="00820FF1">
        <w:rPr>
          <w:rFonts w:ascii="Times New Roman" w:hAnsi="Times New Roman" w:cs="Times New Roman"/>
        </w:rPr>
        <w:t>other metrics collected in the survey such as employment background</w:t>
      </w:r>
      <w:r w:rsidRPr="0047446F">
        <w:rPr>
          <w:rFonts w:ascii="Times New Roman" w:hAnsi="Times New Roman" w:cs="Times New Roman"/>
        </w:rPr>
        <w:t>.</w:t>
      </w:r>
      <w:r w:rsidR="00820FF1">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w:t>
      </w:r>
      <w:r w:rsidR="00820FF1">
        <w:rPr>
          <w:rFonts w:ascii="Times New Roman" w:hAnsi="Times New Roman" w:cs="Times New Roman"/>
        </w:rPr>
        <w:lastRenderedPageBreak/>
        <w:t>science/health background and non-science/health background</w:t>
      </w:r>
      <w:r>
        <w:rPr>
          <w:rFonts w:ascii="Times New Roman" w:hAnsi="Times New Roman" w:cs="Times New Roman"/>
        </w:rPr>
        <w:t xml:space="preserve">.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w:t>
      </w:r>
      <w:r w:rsidR="00820FF1">
        <w:rPr>
          <w:rFonts w:ascii="Times New Roman" w:hAnsi="Times New Roman" w:cs="Times New Roman"/>
        </w:rPr>
        <w:t xml:space="preserve"> as mentioned above</w:t>
      </w:r>
      <w:r>
        <w:rPr>
          <w:rFonts w:ascii="Times New Roman" w:hAnsi="Times New Roman" w:cs="Times New Roman"/>
        </w:rPr>
        <w:t xml:space="preser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w:t>
      </w:r>
      <w:r w:rsidR="00820FF1">
        <w:rPr>
          <w:rFonts w:ascii="Times New Roman" w:hAnsi="Times New Roman" w:cs="Times New Roman"/>
        </w:rPr>
        <w:t>l</w:t>
      </w:r>
      <w:r>
        <w:rPr>
          <w:rFonts w:ascii="Times New Roman" w:hAnsi="Times New Roman" w:cs="Times New Roman"/>
        </w:rPr>
        <w:t>iterature review on the factors which contribute to vaccine uptake and hesitancy.</w:t>
      </w:r>
    </w:p>
    <w:p w14:paraId="5925C3D7" w14:textId="77777777" w:rsidR="0014241F" w:rsidRDefault="0014241F" w:rsidP="00EA58FB">
      <w:pPr>
        <w:spacing w:line="360" w:lineRule="auto"/>
        <w:rPr>
          <w:rFonts w:ascii="Times New Roman" w:hAnsi="Times New Roman" w:cs="Times New Roman"/>
        </w:rPr>
      </w:pPr>
    </w:p>
    <w:p w14:paraId="37EA6D30" w14:textId="77777777" w:rsidR="0014241F" w:rsidRDefault="0014241F" w:rsidP="0014241F">
      <w:pPr>
        <w:spacing w:line="360" w:lineRule="auto"/>
        <w:rPr>
          <w:rFonts w:ascii="Times New Roman" w:hAnsi="Times New Roman" w:cs="Times New Roman"/>
          <w:b/>
          <w:bCs/>
        </w:rPr>
      </w:pPr>
      <w:r w:rsidRPr="00BA50D2">
        <w:rPr>
          <w:rFonts w:ascii="Times New Roman" w:hAnsi="Times New Roman" w:cs="Times New Roman"/>
          <w:b/>
          <w:bCs/>
        </w:rPr>
        <w:t>Deliverables:</w:t>
      </w:r>
    </w:p>
    <w:p w14:paraId="376B9272" w14:textId="05E6367A"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34DDE83F" w14:textId="23F95BC5"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402381A4" w14:textId="571C7A97"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0C5870C2" w14:textId="77777777" w:rsidR="0014241F" w:rsidRDefault="0014241F" w:rsidP="00EA58FB">
      <w:pPr>
        <w:spacing w:line="360" w:lineRule="auto"/>
        <w:rPr>
          <w:rFonts w:ascii="Times New Roman" w:hAnsi="Times New Roman" w:cs="Times New Roman"/>
        </w:rPr>
      </w:pPr>
    </w:p>
    <w:p w14:paraId="2B30223E" w14:textId="77777777" w:rsidR="0078684E" w:rsidRDefault="0078684E" w:rsidP="00EA58FB">
      <w:pPr>
        <w:spacing w:line="360" w:lineRule="auto"/>
        <w:rPr>
          <w:rFonts w:ascii="Times New Roman" w:hAnsi="Times New Roman" w:cs="Times New Roman"/>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w:t>
      </w:r>
      <w:r>
        <w:rPr>
          <w:rFonts w:ascii="Times New Roman" w:hAnsi="Times New Roman" w:cs="Times New Roman"/>
        </w:rPr>
        <w:lastRenderedPageBreak/>
        <w:t>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3474ECFE" w14:textId="77777777" w:rsidR="00386497" w:rsidRDefault="00386497" w:rsidP="00EA58FB">
      <w:pPr>
        <w:spacing w:line="360" w:lineRule="auto"/>
        <w:rPr>
          <w:rFonts w:ascii="Times New Roman" w:hAnsi="Times New Roman" w:cs="Times New Roman"/>
        </w:rPr>
      </w:pPr>
    </w:p>
    <w:p w14:paraId="20E55D41" w14:textId="77777777" w:rsidR="00386497" w:rsidRDefault="00386497" w:rsidP="00EA58FB">
      <w:pPr>
        <w:spacing w:line="360" w:lineRule="auto"/>
        <w:rPr>
          <w:rFonts w:ascii="Times New Roman" w:hAnsi="Times New Roman" w:cs="Times New Roman"/>
        </w:rPr>
      </w:pPr>
    </w:p>
    <w:p w14:paraId="54C1EA42" w14:textId="77777777" w:rsidR="00386497" w:rsidRDefault="00386497" w:rsidP="00EA58FB">
      <w:pPr>
        <w:spacing w:line="360" w:lineRule="auto"/>
        <w:rPr>
          <w:rFonts w:ascii="Times New Roman" w:hAnsi="Times New Roman" w:cs="Times New Roman"/>
        </w:rPr>
      </w:pPr>
    </w:p>
    <w:p w14:paraId="1FB8D881" w14:textId="77777777" w:rsidR="00386497" w:rsidRDefault="00386497" w:rsidP="00EA58FB">
      <w:pPr>
        <w:spacing w:line="360" w:lineRule="auto"/>
        <w:rPr>
          <w:rFonts w:ascii="Times New Roman" w:hAnsi="Times New Roman" w:cs="Times New Roman"/>
        </w:rPr>
      </w:pPr>
    </w:p>
    <w:p w14:paraId="402168C9" w14:textId="77777777" w:rsidR="00386497" w:rsidRDefault="00386497" w:rsidP="00EA58FB">
      <w:pPr>
        <w:spacing w:line="360" w:lineRule="auto"/>
        <w:rPr>
          <w:rFonts w:ascii="Times New Roman" w:hAnsi="Times New Roman" w:cs="Times New Roman"/>
        </w:rPr>
      </w:pPr>
    </w:p>
    <w:p w14:paraId="7477824B" w14:textId="77777777" w:rsidR="00386497" w:rsidRDefault="00386497" w:rsidP="00EA58FB">
      <w:pPr>
        <w:spacing w:line="360" w:lineRule="auto"/>
        <w:rPr>
          <w:rFonts w:ascii="Times New Roman" w:hAnsi="Times New Roman" w:cs="Times New Roman"/>
        </w:rPr>
      </w:pPr>
    </w:p>
    <w:p w14:paraId="33F20952" w14:textId="77777777" w:rsidR="00386497" w:rsidRDefault="00386497" w:rsidP="00EA58FB">
      <w:pPr>
        <w:spacing w:line="360" w:lineRule="auto"/>
        <w:rPr>
          <w:rFonts w:ascii="Times New Roman" w:hAnsi="Times New Roman" w:cs="Times New Roman"/>
        </w:rPr>
      </w:pPr>
    </w:p>
    <w:p w14:paraId="4B9936AE" w14:textId="77777777" w:rsidR="00BA50D2" w:rsidRPr="0078684E" w:rsidRDefault="00BA50D2"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7BC3666D" w:rsidR="00BC656A" w:rsidRDefault="00BC656A" w:rsidP="0018049C">
      <w:pPr>
        <w:spacing w:line="360" w:lineRule="auto"/>
        <w:rPr>
          <w:rFonts w:ascii="Times New Roman" w:hAnsi="Times New Roman" w:cs="Times New Roman"/>
        </w:rPr>
      </w:pPr>
      <w:r w:rsidRPr="0018049C">
        <w:rPr>
          <w:rFonts w:ascii="Times New Roman" w:hAnsi="Times New Roman" w:cs="Times New Roman"/>
        </w:rPr>
        <w:t>Figure 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96591E">
        <w:rPr>
          <w:rFonts w:ascii="Times New Roman" w:hAnsi="Times New Roman" w:cs="Times New Roman"/>
          <w:b/>
          <w:bCs/>
          <w:noProof/>
          <w:u w:val="single"/>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399A61CF" w14:textId="46117708" w:rsidR="0096591E" w:rsidRPr="0096591E" w:rsidRDefault="0096591E" w:rsidP="0096591E">
      <w:pPr>
        <w:jc w:val="cente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6C399126"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4D4950BD" w14:textId="77777777" w:rsidR="00B07984" w:rsidRDefault="00B07984" w:rsidP="007968BA">
      <w:pPr>
        <w:spacing w:line="360" w:lineRule="auto"/>
        <w:rPr>
          <w:rFonts w:ascii="Times New Roman" w:hAnsi="Times New Roman" w:cs="Times New Roman"/>
          <w:b/>
          <w:bCs/>
          <w:u w:val="single"/>
        </w:rPr>
      </w:pPr>
    </w:p>
    <w:p w14:paraId="12F23B0C"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6</w:t>
      </w:r>
      <w:r>
        <w:rPr>
          <w:rFonts w:ascii="Times New Roman" w:hAnsi="Times New Roman" w:cs="Times New Roman"/>
          <w:b/>
          <w:bCs/>
          <w:u w:val="single"/>
        </w:rPr>
        <w:t xml:space="preserve"> Collection of Tweet data using Twitter API</w:t>
      </w:r>
      <w:r w:rsidR="0018049C">
        <w:rPr>
          <w:rFonts w:ascii="Times New Roman" w:hAnsi="Times New Roman" w:cs="Times New Roman"/>
          <w:b/>
          <w:bCs/>
          <w:u w:val="single"/>
        </w:rPr>
        <w:t xml:space="preserve"> and </w:t>
      </w:r>
      <w:proofErr w:type="spellStart"/>
      <w:r w:rsidR="0018049C">
        <w:rPr>
          <w:rFonts w:ascii="Times New Roman" w:hAnsi="Times New Roman" w:cs="Times New Roman"/>
          <w:b/>
          <w:bCs/>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2E3536BA" w14:textId="77777777" w:rsidR="00192FC2" w:rsidRDefault="00192FC2" w:rsidP="007968BA">
      <w:pPr>
        <w:spacing w:line="360" w:lineRule="auto"/>
        <w:rPr>
          <w:rFonts w:ascii="Times New Roman" w:hAnsi="Times New Roman" w:cs="Times New Roman"/>
          <w:b/>
          <w:bCs/>
          <w:u w:val="single"/>
        </w:rPr>
      </w:pPr>
    </w:p>
    <w:p w14:paraId="5E98CD9A" w14:textId="77777777" w:rsidR="00192FC2" w:rsidRPr="00192FC2" w:rsidRDefault="00192FC2" w:rsidP="007968BA">
      <w:pPr>
        <w:spacing w:line="360" w:lineRule="auto"/>
        <w:rPr>
          <w:rFonts w:ascii="Times New Roman" w:hAnsi="Times New Roman" w:cs="Times New Roman"/>
          <w:b/>
          <w:bCs/>
          <w:u w:val="single"/>
        </w:rPr>
      </w:pPr>
    </w:p>
    <w:p w14:paraId="68514DCE" w14:textId="77777777" w:rsidR="00192FC2" w:rsidRDefault="00192FC2" w:rsidP="007968BA">
      <w:pPr>
        <w:spacing w:line="360" w:lineRule="auto"/>
        <w:rPr>
          <w:rFonts w:ascii="Times New Roman" w:hAnsi="Times New Roman" w:cs="Times New Roman"/>
          <w:b/>
          <w:bCs/>
          <w:u w:val="single"/>
        </w:rPr>
      </w:pPr>
    </w:p>
    <w:p w14:paraId="5AEF8A06" w14:textId="77777777" w:rsidR="00192FC2" w:rsidRDefault="00192FC2" w:rsidP="007968BA">
      <w:pPr>
        <w:spacing w:line="360" w:lineRule="auto"/>
        <w:rPr>
          <w:rFonts w:ascii="Times New Roman" w:hAnsi="Times New Roman" w:cs="Times New Roman"/>
          <w:b/>
          <w:bCs/>
          <w:u w:val="single"/>
        </w:rPr>
      </w:pPr>
    </w:p>
    <w:p w14:paraId="41CBAC15" w14:textId="7801CF16" w:rsidR="007968BA" w:rsidRPr="00DE7010"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8</w:t>
      </w:r>
      <w:r>
        <w:rPr>
          <w:rFonts w:ascii="Times New Roman" w:hAnsi="Times New Roman" w:cs="Times New Roman"/>
          <w:b/>
          <w:bCs/>
          <w:u w:val="single"/>
        </w:rPr>
        <w:t xml:space="preserve"> </w:t>
      </w:r>
      <w:r w:rsidR="0018049C">
        <w:rPr>
          <w:rFonts w:ascii="Times New Roman" w:hAnsi="Times New Roman" w:cs="Times New Roman"/>
          <w:b/>
          <w:bCs/>
          <w:u w:val="single"/>
        </w:rPr>
        <w:t>S</w:t>
      </w:r>
      <w:r w:rsidR="007968BA" w:rsidRPr="00DE7010">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34988647" w14:textId="77777777" w:rsidR="00845173" w:rsidRDefault="007968BA" w:rsidP="007968BA">
      <w:pPr>
        <w:spacing w:line="360" w:lineRule="auto"/>
        <w:rPr>
          <w:rFonts w:ascii="Times New Roman" w:eastAsia="Times New Roman" w:hAnsi="Times New Roman" w:cs="Times New Roman"/>
          <w:color w:val="000000"/>
          <w:lang w:eastAsia="en-GB"/>
        </w:rPr>
      </w:pPr>
      <w:r w:rsidRPr="0047446F">
        <w:rPr>
          <w:rFonts w:ascii="Times New Roman" w:hAnsi="Times New Roman" w:cs="Times New Roman"/>
        </w:rPr>
        <w:t xml:space="preserve">The proposed sampling strategy for the primary research carried out in this project will b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 xml:space="preserve">The entire population of Ireland was affected by the covid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 xml:space="preserve">should yield reflective data. The questionnaire will be sent to people which are close to hand that work in a number of different employment backgrounds. Effort will be made to have the questionnaire completed by people working in the science/health area to satisfy whether there is a difference between people’s views (hesitancy, uptake and awareness) who come from a science/health background and a non-science/health background. Given the nature of RO3, </w:t>
      </w:r>
      <w:r w:rsidRPr="00E05D1C">
        <w:rPr>
          <w:rFonts w:ascii="Times New Roman" w:hAnsi="Times New Roman" w:cs="Times New Roman"/>
          <w:b/>
          <w:bCs/>
        </w:rPr>
        <w:t>quota sampling</w:t>
      </w:r>
      <w:r>
        <w:rPr>
          <w:rFonts w:ascii="Times New Roman" w:hAnsi="Times New Roman" w:cs="Times New Roman"/>
        </w:rPr>
        <w:t xml:space="preserve"> will also be incorporated into this sampling process, given a number will be selected from both scientific/health and non-scientific/health backgrounds to get survey responses. It is the aim of the primary research to achieve at least 40 responses to the survey. Taken the aim of 40 responses to the questionnaire, 20 responses from each subgroup, science/health and non-science/health will be gathered. The questionnaire will be sent out to a population of people which are close to hand in order to get the responses back as soon as possible for analysis and incorporation into the project report.</w:t>
      </w:r>
    </w:p>
    <w:p w14:paraId="5D45A7F9" w14:textId="79D9D39F" w:rsidR="007968BA" w:rsidRPr="00845173" w:rsidRDefault="00192FC2" w:rsidP="007968BA">
      <w:pPr>
        <w:spacing w:line="360" w:lineRule="auto"/>
        <w:rPr>
          <w:rFonts w:ascii="Times New Roman" w:eastAsia="Times New Roman" w:hAnsi="Times New Roman" w:cs="Times New Roman"/>
          <w:color w:val="000000"/>
          <w:lang w:eastAsia="en-GB"/>
        </w:rPr>
      </w:pPr>
      <w:r>
        <w:rPr>
          <w:rFonts w:ascii="Times New Roman" w:hAnsi="Times New Roman" w:cs="Times New Roman"/>
          <w:b/>
          <w:bCs/>
          <w:u w:val="single"/>
        </w:rPr>
        <w:lastRenderedPageBreak/>
        <w:t>2.</w:t>
      </w:r>
      <w:r w:rsidR="0018049C">
        <w:rPr>
          <w:rFonts w:ascii="Times New Roman" w:hAnsi="Times New Roman" w:cs="Times New Roman"/>
          <w:b/>
          <w:bCs/>
          <w:u w:val="single"/>
        </w:rPr>
        <w:t>9</w:t>
      </w:r>
      <w:r>
        <w:rPr>
          <w:rFonts w:ascii="Times New Roman" w:hAnsi="Times New Roman" w:cs="Times New Roman"/>
          <w:b/>
          <w:bCs/>
          <w:u w:val="single"/>
        </w:rPr>
        <w:t xml:space="preserve"> </w:t>
      </w:r>
      <w:r w:rsidR="007968BA" w:rsidRPr="00DE7010">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6AF7996E"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ill be performed using a carefully designed and simple </w:t>
      </w:r>
      <w:r w:rsidR="00C4775E">
        <w:rPr>
          <w:rFonts w:ascii="Times New Roman" w:hAnsi="Times New Roman" w:cs="Times New Roman"/>
        </w:rPr>
        <w:t>survey</w:t>
      </w:r>
      <w:r w:rsidRPr="000436A8">
        <w:rPr>
          <w:rFonts w:ascii="Times New Roman" w:hAnsi="Times New Roman" w:cs="Times New Roman"/>
        </w:rPr>
        <w:t xml:space="preserve">. The preliminary considerations for the </w:t>
      </w:r>
      <w:r w:rsidR="00CD0CFB">
        <w:rPr>
          <w:rFonts w:ascii="Times New Roman" w:hAnsi="Times New Roman" w:cs="Times New Roman"/>
        </w:rPr>
        <w:t>survey</w:t>
      </w:r>
      <w:r w:rsidRPr="000436A8">
        <w:rPr>
          <w:rFonts w:ascii="Times New Roman" w:hAnsi="Times New Roman" w:cs="Times New Roman"/>
        </w:rPr>
        <w:t xml:space="preserve"> design will be what information will be gathered that will help achieve  RO3 of the project, which is to</w:t>
      </w:r>
      <w:r w:rsidR="00CD0CFB">
        <w:rPr>
          <w:rFonts w:ascii="Times New Roman" w:hAnsi="Times New Roman" w:cs="Times New Roman"/>
        </w:rPr>
        <w:t xml:space="preserve"> evaluate the current vaccine sentiment of a cohort of people in Ireland. Extending this it is the aim to understand whether distinct subgroups</w:t>
      </w:r>
      <w:r w:rsidRPr="000436A8">
        <w:rPr>
          <w:rFonts w:ascii="Times New Roman" w:hAnsi="Times New Roman" w:cs="Times New Roman"/>
        </w:rPr>
        <w:t xml:space="preserve">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w:t>
      </w:r>
      <w:r w:rsidR="00CD0CFB">
        <w:rPr>
          <w:rFonts w:ascii="Times New Roman" w:hAnsi="Times New Roman" w:cs="Times New Roman"/>
        </w:rPr>
        <w:t>survey</w:t>
      </w:r>
      <w:r w:rsidRPr="000436A8">
        <w:rPr>
          <w:rFonts w:ascii="Times New Roman" w:hAnsi="Times New Roman" w:cs="Times New Roman"/>
        </w:rPr>
        <w:t xml:space="preserve"> completed by people from both non-scientific/health and scientific/health employment backgrounds to assess whether there are differences in their views on vaccines and/or the sentiment around vaccines. Given the type of information being asked could be considered sensitive, people will be asked if they are comfortable answering questions on the topic of covid19 vaccine prior to administering the questionnaire. Given the potential sensitivity of the topic the questionnaire will be anonymous. The questionnaire will be developed on an online platform and sent out via email/message which could be completed on a computer or phone. The design will be simple but professional, with the length being kept to a minimum while also obtaining the level of information required by the study. The title will be carefully chosen so not to dissuade or lead any potential responders.</w:t>
      </w:r>
    </w:p>
    <w:p w14:paraId="393D4466" w14:textId="77777777" w:rsidR="007968BA" w:rsidRPr="000436A8" w:rsidRDefault="007968BA" w:rsidP="007968BA">
      <w:pPr>
        <w:spacing w:line="360" w:lineRule="auto"/>
        <w:rPr>
          <w:rFonts w:ascii="Times New Roman" w:hAnsi="Times New Roman" w:cs="Times New Roman"/>
        </w:rPr>
      </w:pPr>
    </w:p>
    <w:p w14:paraId="7E75D4B8" w14:textId="77777777"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Each question will b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questionnaire will be administered to will be unable to answer any question. The response to the questions will be closed-ended and multiple choice so to stream line responses and gather consistent usable data. Some responses may be dichotomous, either yes or no. The closed ended response make qualitative and quantitative analysis easier, and reduce the introduction of any error, making all responses between subjects comparable. The questions will be designed to be simple, non-leading, non-loaded and understandable for a wide audience so to maximize the level of accurate responses. The sequence of questions will be considered so to guide the subject through the questionnaire in the most comfortable way possible. The most sensitive and important questions will be placed near the end and the </w:t>
      </w:r>
      <w:r w:rsidRPr="000436A8">
        <w:rPr>
          <w:rFonts w:ascii="Times New Roman" w:hAnsi="Times New Roman" w:cs="Times New Roman"/>
        </w:rPr>
        <w:lastRenderedPageBreak/>
        <w:t>subject will be thanked for their responses. After the questionnaire is fully designed it will be 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77777777"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It is the aim of this primary research section to gather at least 40 responses to the questionnaire. The questionnaire will not be sent ou</w:t>
      </w:r>
      <w:r>
        <w:rPr>
          <w:rFonts w:ascii="Times New Roman" w:hAnsi="Times New Roman" w:cs="Times New Roman"/>
        </w:rPr>
        <w:t>t</w:t>
      </w:r>
      <w:r w:rsidRPr="00D15081">
        <w:rPr>
          <w:rFonts w:ascii="Times New Roman" w:hAnsi="Times New Roman" w:cs="Times New Roman"/>
        </w:rPr>
        <w:t xml:space="preserve"> cold and will b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lastRenderedPageBreak/>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9"/>
                    <a:stretch>
                      <a:fillRect/>
                    </a:stretch>
                  </pic:blipFill>
                  <pic:spPr>
                    <a:xfrm>
                      <a:off x="0" y="0"/>
                      <a:ext cx="5731510" cy="2413635"/>
                    </a:xfrm>
                    <a:prstGeom prst="rect">
                      <a:avLst/>
                    </a:prstGeom>
                  </pic:spPr>
                </pic:pic>
              </a:graphicData>
            </a:graphic>
          </wp:inline>
        </w:drawing>
      </w:r>
    </w:p>
    <w:p w14:paraId="1C31E931" w14:textId="7412A58D" w:rsidR="007968BA" w:rsidRDefault="0078404F" w:rsidP="0078404F">
      <w:pPr>
        <w:spacing w:line="360" w:lineRule="auto"/>
        <w:jc w:val="center"/>
        <w:rPr>
          <w:rFonts w:ascii="Times New Roman" w:hAnsi="Times New Roman" w:cs="Times New Roman"/>
        </w:rPr>
      </w:pPr>
      <w:r w:rsidRPr="0078404F">
        <w:rPr>
          <w:rFonts w:ascii="Times New Roman" w:hAnsi="Times New Roman" w:cs="Times New Roman"/>
        </w:rPr>
        <w:t>Figure 2: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10BF3F21" w14:textId="77777777" w:rsidR="00846F59" w:rsidRDefault="00846F59" w:rsidP="0078404F">
      <w:pPr>
        <w:spacing w:line="360" w:lineRule="auto"/>
        <w:jc w:val="center"/>
        <w:rPr>
          <w:rFonts w:ascii="Times New Roman" w:hAnsi="Times New Roman" w:cs="Times New Roman"/>
          <w:b/>
          <w:bCs/>
          <w:u w:val="single"/>
        </w:rPr>
      </w:pPr>
    </w:p>
    <w:p w14:paraId="686BE67E" w14:textId="77777777" w:rsidR="00846F59" w:rsidRDefault="00846F59" w:rsidP="0078404F">
      <w:pPr>
        <w:spacing w:line="360" w:lineRule="auto"/>
        <w:jc w:val="center"/>
        <w:rPr>
          <w:rFonts w:ascii="Times New Roman" w:hAnsi="Times New Roman" w:cs="Times New Roman"/>
          <w:b/>
          <w:bCs/>
          <w:u w:val="single"/>
        </w:rPr>
      </w:pPr>
    </w:p>
    <w:p w14:paraId="70BB3B1A" w14:textId="77777777" w:rsidR="00846F59" w:rsidRDefault="00846F59" w:rsidP="0078404F">
      <w:pPr>
        <w:spacing w:line="360" w:lineRule="auto"/>
        <w:jc w:val="center"/>
        <w:rPr>
          <w:rFonts w:ascii="Times New Roman" w:hAnsi="Times New Roman" w:cs="Times New Roman"/>
          <w:b/>
          <w:bCs/>
          <w:u w:val="single"/>
        </w:rPr>
      </w:pPr>
    </w:p>
    <w:p w14:paraId="32EBAC18" w14:textId="77777777" w:rsidR="00846F59" w:rsidRDefault="00846F59" w:rsidP="0078404F">
      <w:pPr>
        <w:spacing w:line="360" w:lineRule="auto"/>
        <w:jc w:val="center"/>
        <w:rPr>
          <w:rFonts w:ascii="Times New Roman" w:hAnsi="Times New Roman" w:cs="Times New Roman"/>
          <w:b/>
          <w:bCs/>
          <w:u w:val="single"/>
        </w:rPr>
      </w:pPr>
    </w:p>
    <w:p w14:paraId="498D2BC7" w14:textId="77777777" w:rsidR="003645C3" w:rsidRDefault="003645C3" w:rsidP="00846F59">
      <w:pPr>
        <w:spacing w:line="360" w:lineRule="auto"/>
        <w:rPr>
          <w:rFonts w:ascii="Times New Roman" w:hAnsi="Times New Roman" w:cs="Times New Roman"/>
          <w:b/>
          <w:bCs/>
          <w:u w:val="single"/>
        </w:rPr>
      </w:pPr>
    </w:p>
    <w:p w14:paraId="52FEE375" w14:textId="7C043D3E"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48ED76CE"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 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covid19, nothing of this magnitude has been seen or recorded before. Thus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ithin the domain of data analytics which this review will focus on are </w:t>
      </w:r>
      <w:r w:rsidR="00704860">
        <w:rPr>
          <w:rFonts w:ascii="Times New Roman" w:hAnsi="Times New Roman" w:cs="Times New Roman"/>
        </w:rPr>
        <w:t xml:space="preserve">natural language processing, specifically </w:t>
      </w:r>
      <w:r w:rsidRPr="00047BCE">
        <w:rPr>
          <w:rFonts w:ascii="Times New Roman" w:hAnsi="Times New Roman" w:cs="Times New Roman"/>
        </w:rPr>
        <w:t>sentiment analysis</w:t>
      </w:r>
      <w:r w:rsidR="00704860">
        <w:rPr>
          <w:rFonts w:ascii="Times New Roman" w:hAnsi="Times New Roman" w:cs="Times New Roman"/>
        </w:rPr>
        <w:t>,</w:t>
      </w:r>
      <w:r w:rsidRPr="00047BCE">
        <w:rPr>
          <w:rFonts w:ascii="Times New Roman" w:hAnsi="Times New Roman" w:cs="Times New Roman"/>
        </w:rPr>
        <w:t xml:space="preserve"> and</w:t>
      </w:r>
      <w:r w:rsidR="00704860">
        <w:rPr>
          <w:rFonts w:ascii="Times New Roman" w:hAnsi="Times New Roman" w:cs="Times New Roman"/>
        </w:rPr>
        <w:t xml:space="preserve"> forecasting approaches such as </w:t>
      </w:r>
      <w:r w:rsidRPr="00047BCE">
        <w:rPr>
          <w:rFonts w:ascii="Times New Roman" w:hAnsi="Times New Roman" w:cs="Times New Roman"/>
        </w:rPr>
        <w:t xml:space="preserve"> time series forecasting as applied to covid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7F4E7A9A"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covid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w:t>
      </w:r>
      <w:r w:rsidRPr="00047BCE">
        <w:rPr>
          <w:rFonts w:ascii="Times New Roman" w:hAnsi="Times New Roman" w:cs="Times New Roman"/>
        </w:rPr>
        <w:lastRenderedPageBreak/>
        <w:t>vaccine uptake and sentiment. Now with the height of the pandemic 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sentiment analysis and forecasting approaches will be harnessed, applied and explored using covid 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77777777" w:rsidR="00BB2286" w:rsidRPr="00047BCE" w:rsidRDefault="00447EEC" w:rsidP="00BB2286">
      <w:pPr>
        <w:spacing w:line="360" w:lineRule="auto"/>
        <w:rPr>
          <w:rFonts w:ascii="Times New Roman" w:hAnsi="Times New Roman" w:cs="Times New Roman"/>
        </w:rPr>
      </w:pPr>
      <w:r>
        <w:rPr>
          <w:rFonts w:ascii="Times New Roman" w:hAnsi="Times New Roman" w:cs="Times New Roman"/>
        </w:rPr>
        <w:t xml:space="preserve">Natural language processing is a sub field of AI and linguistics, stemming from the 1950s,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Text analytics from 2016, N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77777777"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3A589747" w14:textId="77777777" w:rsidR="00BB2286" w:rsidRDefault="00BB2286" w:rsidP="00166D1A">
      <w:pPr>
        <w:spacing w:line="360" w:lineRule="auto"/>
        <w:rPr>
          <w:rFonts w:ascii="Times New Roman" w:hAnsi="Times New Roman" w:cs="Times New Roman"/>
        </w:rPr>
      </w:pPr>
    </w:p>
    <w:p w14:paraId="6923FABD" w14:textId="433E98F2"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w:t>
      </w:r>
      <w:r w:rsidR="00704860">
        <w:rPr>
          <w:rFonts w:ascii="Times New Roman" w:hAnsi="Times New Roman" w:cs="Times New Roman"/>
        </w:rPr>
        <w:t xml:space="preserve"> </w:t>
      </w:r>
      <w:r w:rsidR="00704860" w:rsidRPr="00704860">
        <w:rPr>
          <w:rFonts w:ascii="Times New Roman" w:hAnsi="Times New Roman" w:cs="Times New Roman"/>
          <w:color w:val="FF0000"/>
        </w:rPr>
        <w:t>(ref)</w:t>
      </w:r>
      <w:r>
        <w:rPr>
          <w:rFonts w:ascii="Times New Roman" w:hAnsi="Times New Roman" w:cs="Times New Roman"/>
        </w:rPr>
        <w:t>.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covid 19 pandemic to assist in digesting massive amounts of text data from sources such as social media, electronic health records, scientific investigatio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xml:space="preserve">. The various applications of NLP in covid </w:t>
      </w:r>
      <w:r w:rsidR="00704860">
        <w:rPr>
          <w:rFonts w:ascii="Times New Roman" w:hAnsi="Times New Roman" w:cs="Times New Roman"/>
        </w:rPr>
        <w:t>1</w:t>
      </w:r>
      <w:r w:rsidR="00302967">
        <w:rPr>
          <w:rFonts w:ascii="Times New Roman" w:hAnsi="Times New Roman" w:cs="Times New Roman"/>
        </w:rPr>
        <w:t>9 are shown in Figure 3.1.</w:t>
      </w:r>
    </w:p>
    <w:p w14:paraId="36F805B6" w14:textId="7ED43E87" w:rsidR="001D6425" w:rsidRDefault="001D6425" w:rsidP="001D6425">
      <w:pPr>
        <w:spacing w:line="360" w:lineRule="auto"/>
        <w:jc w:val="center"/>
        <w:rPr>
          <w:rFonts w:ascii="Times New Roman" w:hAnsi="Times New Roman" w:cs="Times New Roman"/>
        </w:rPr>
      </w:pPr>
      <w:r>
        <w:lastRenderedPageBreak/>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0211F4A1"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r w:rsidR="00EF7C8D">
        <w:rPr>
          <w:rFonts w:ascii="Times New Roman" w:hAnsi="Times New Roman" w:cs="Times New Roman"/>
        </w:rPr>
        <w:t>Several excellent machine learning and deep learning approaches have been used to develop pre trained models to carry out natural language processing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NLP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 xml:space="preserve"> .</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 xml:space="preserve">Given an objective of this project is to mine sentiment from a new twitter dataset generated with the twitter API based on current covid 19 vaccination tweets, these </w:t>
      </w:r>
      <w:r w:rsidR="00704860">
        <w:rPr>
          <w:rFonts w:ascii="Times New Roman" w:hAnsi="Times New Roman" w:cs="Times New Roman"/>
        </w:rPr>
        <w:t>techniques</w:t>
      </w:r>
      <w:r w:rsidR="008A24DF">
        <w:rPr>
          <w:rFonts w:ascii="Times New Roman" w:hAnsi="Times New Roman" w:cs="Times New Roman"/>
        </w:rPr>
        <w:t xml:space="preserve">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7330B94A"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C96C72">
        <w:rPr>
          <w:rFonts w:ascii="Times New Roman" w:hAnsi="Times New Roman" w:cs="Times New Roman"/>
        </w:rPr>
        <w:t>natural language processing</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lastRenderedPageBreak/>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Sentiment analysis is an area of natural language processing which can determine the positivity, negativity and neutrality of textual data</w:t>
      </w:r>
      <w:r w:rsidR="00B958D6">
        <w:rPr>
          <w:rFonts w:ascii="Times New Roman" w:hAnsi="Times New Roman" w:cs="Times New Roman"/>
        </w:rPr>
        <w:t xml:space="preserve"> to understand the overriding feeling and opinion of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3FBEF92B"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2: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6165E988"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a number of python libraries</w:t>
      </w:r>
      <w:r w:rsidR="00704860">
        <w:rPr>
          <w:rFonts w:ascii="Times New Roman" w:hAnsi="Times New Roman" w:cs="Times New Roman"/>
        </w:rPr>
        <w:t>,</w:t>
      </w:r>
      <w:r w:rsidR="00B7052B">
        <w:rPr>
          <w:rFonts w:ascii="Times New Roman" w:hAnsi="Times New Roman" w:cs="Times New Roman"/>
        </w:rPr>
        <w:t xml:space="preserve"> the most prominent of which being Natural language processing toolkit, abbreviated as NLTK </w:t>
      </w:r>
      <w:r w:rsidR="00B7052B">
        <w:rPr>
          <w:rFonts w:ascii="Times New Roman" w:hAnsi="Times New Roman" w:cs="Times New Roman"/>
        </w:rPr>
        <w:fldChar w:fldCharType="begin" w:fldLock="1"/>
      </w:r>
      <w:r w:rsidR="0033070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eviously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stop words, such as ‘and’ which don’t add much value in terms of identification to a body of text, thus they are removed. Another technique used is stemming</w:t>
      </w:r>
      <w:r w:rsidR="00DB198D">
        <w:rPr>
          <w:rFonts w:ascii="Times New Roman" w:hAnsi="Times New Roman" w:cs="Times New Roman"/>
        </w:rPr>
        <w:t xml:space="preserve"> and lemmatisation</w:t>
      </w:r>
      <w:r w:rsidR="003645C3" w:rsidRPr="00047BCE">
        <w:rPr>
          <w:rFonts w:ascii="Times New Roman" w:hAnsi="Times New Roman" w:cs="Times New Roman"/>
        </w:rPr>
        <w:t xml:space="preserve"> which reduces similar words to a common rudiment in order to group them together for comparative purposes again reducing the noise</w:t>
      </w:r>
      <w:r w:rsidR="00B7052B">
        <w:rPr>
          <w:rFonts w:ascii="Times New Roman" w:hAnsi="Times New Roman" w:cs="Times New Roman"/>
        </w:rPr>
        <w:t xml:space="preserve">, taking the words playing, play and playful, and combining them into a </w:t>
      </w:r>
      <w:r w:rsidR="00B7052B">
        <w:rPr>
          <w:rFonts w:ascii="Times New Roman" w:hAnsi="Times New Roman" w:cs="Times New Roman"/>
        </w:rPr>
        <w:lastRenderedPageBreak/>
        <w:t>single representative wor</w:t>
      </w:r>
      <w:r w:rsidR="00704860">
        <w:rPr>
          <w:rFonts w:ascii="Times New Roman" w:hAnsi="Times New Roman" w:cs="Times New Roman"/>
        </w:rPr>
        <w:t>d</w:t>
      </w:r>
      <w:r w:rsidR="00B7052B">
        <w:rPr>
          <w:rFonts w:ascii="Times New Roman" w:hAnsi="Times New Roman" w:cs="Times New Roman"/>
        </w:rPr>
        <w:t xml:space="preserve"> of play </w:t>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xml:space="preserve">. Following this </w:t>
      </w:r>
      <w:proofErr w:type="spellStart"/>
      <w:r w:rsidR="003645C3">
        <w:rPr>
          <w:rFonts w:ascii="Times New Roman" w:hAnsi="Times New Roman" w:cs="Times New Roman"/>
        </w:rPr>
        <w:t>Tolkenization</w:t>
      </w:r>
      <w:proofErr w:type="spellEnd"/>
      <w:r w:rsidR="003645C3">
        <w:rPr>
          <w:rFonts w:ascii="Times New Roman" w:hAnsi="Times New Roman" w:cs="Times New Roman"/>
        </w:rPr>
        <w:t>, the process of splitting a body of text into individual components is performed</w:t>
      </w:r>
      <w:r w:rsidR="00704860">
        <w:rPr>
          <w:rFonts w:ascii="Times New Roman" w:hAnsi="Times New Roman" w:cs="Times New Roman"/>
        </w:rPr>
        <w:t>, followed by vectorising the words or phrases so they may be applied to models</w:t>
      </w:r>
      <w:r w:rsidR="003645C3">
        <w:rPr>
          <w:rFonts w:ascii="Times New Roman" w:hAnsi="Times New Roman" w:cs="Times New Roman"/>
        </w:rPr>
        <w:t xml:space="preserve">. Finally, and most importantly, tools such as </w:t>
      </w:r>
      <w:proofErr w:type="spellStart"/>
      <w:r w:rsidR="003645C3">
        <w:rPr>
          <w:rFonts w:ascii="Times New Roman" w:hAnsi="Times New Roman" w:cs="Times New Roman"/>
        </w:rPr>
        <w:t>TextBlob</w:t>
      </w:r>
      <w:proofErr w:type="spellEnd"/>
      <w:r w:rsidR="00704860">
        <w:rPr>
          <w:rFonts w:ascii="Times New Roman" w:hAnsi="Times New Roman" w:cs="Times New Roman"/>
        </w:rPr>
        <w:t xml:space="preserve"> and </w:t>
      </w:r>
      <w:proofErr w:type="spellStart"/>
      <w:r w:rsidR="00704860">
        <w:rPr>
          <w:rFonts w:ascii="Times New Roman" w:hAnsi="Times New Roman" w:cs="Times New Roman"/>
        </w:rPr>
        <w:t>Vadar</w:t>
      </w:r>
      <w:proofErr w:type="spellEnd"/>
      <w:r w:rsidR="003645C3">
        <w:rPr>
          <w:rFonts w:ascii="Times New Roman" w:hAnsi="Times New Roman" w:cs="Times New Roman"/>
        </w:rPr>
        <w:t xml:space="preserve">, a python library can be used to gauge the polarity, which is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78A66FBC" w:rsidR="003645C3"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AR</w:t>
      </w:r>
      <w:r w:rsidR="003645C3">
        <w:rPr>
          <w:rFonts w:ascii="Times New Roman" w:hAnsi="Times New Roman" w:cs="Times New Roman"/>
        </w:rPr>
        <w:t>,  is commonly used</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xml:space="preserve">. </w:t>
      </w:r>
      <w:r w:rsidR="00D71143">
        <w:rPr>
          <w:rFonts w:ascii="Times New Roman" w:hAnsi="Times New Roman" w:cs="Times New Roman"/>
        </w:rPr>
        <w:t>BERT uses a multi-layer bidirectional transformer encoder</w:t>
      </w:r>
      <w:r w:rsidR="008F190C">
        <w:rPr>
          <w:rFonts w:ascii="Times New Roman" w:hAnsi="Times New Roman" w:cs="Times New Roman"/>
        </w:rPr>
        <w:t xml:space="preserve"> which represents the input text in high dimensional space, enabling understanding of the entire context of each word</w:t>
      </w:r>
      <w:r w:rsidR="0033070B">
        <w:rPr>
          <w:rFonts w:ascii="Times New Roman" w:hAnsi="Times New Roman" w:cs="Times New Roman"/>
        </w:rPr>
        <w:t xml:space="preserve"> in a collection of text such as a tweet </w:t>
      </w:r>
      <w:r w:rsidR="0033070B">
        <w:rPr>
          <w:rFonts w:ascii="Times New Roman" w:hAnsi="Times New Roman" w:cs="Times New Roman"/>
        </w:rPr>
        <w:fldChar w:fldCharType="begin" w:fldLock="1"/>
      </w:r>
      <w:r w:rsidR="00653A7F">
        <w:rPr>
          <w:rFonts w:ascii="Times New Roman" w:hAnsi="Times New Roman" w:cs="Times New Roman"/>
        </w:rPr>
        <w:instrText>ADDIN CSL_CITATION {"citationItems":[{"id":"ITEM-1","itemData":{"URL":"https://medium.com/@khang.pham.exxact/text-classification-with-bert-7afaacc5e49b","accessed":{"date-parts":[["2023","8","12"]]},"id":"ITEM-1","issued":{"date-parts":[["0"]]},"title":"Text Classification with BERT. In this tutorial, we will use BERT to… | by Khang Pham | Medium","type":"webpage"},"uris":["http://www.mendeley.com/documents/?uuid=90eac56e-a091-33d9-b88a-e11e230cf186"]}],"mendeley":{"formattedCitation":"(&lt;i&gt;Text Classification with BERT. In this tutorial, we will use BERT to… | by Khang Pham | Medium&lt;/i&gt;, no date)","manualFormatting":"(Text Classification with BERT. In this tutorial, we will use BERT to… | by Khang Pham | Medium, 2023)","plainTextFormattedCitation":"(Text Classification with BERT. In this tutorial, we will use BERT to… | by Khang Pham | Medium, no date)","previouslyFormattedCitation":"(&lt;i&gt;Text Classification with BERT. In this tutorial, we will use BERT to… | by Khang Pham | Medium&lt;/i&gt;, no date)"},"properties":{"noteIndex":0},"schema":"https://github.com/citation-style-language/schema/raw/master/csl-citation.json"}</w:instrText>
      </w:r>
      <w:r w:rsidR="0033070B">
        <w:rPr>
          <w:rFonts w:ascii="Times New Roman" w:hAnsi="Times New Roman" w:cs="Times New Roman"/>
        </w:rPr>
        <w:fldChar w:fldCharType="separate"/>
      </w:r>
      <w:r w:rsidR="0033070B" w:rsidRPr="0033070B">
        <w:rPr>
          <w:rFonts w:ascii="Times New Roman" w:hAnsi="Times New Roman" w:cs="Times New Roman"/>
          <w:noProof/>
        </w:rPr>
        <w:t>(</w:t>
      </w:r>
      <w:r w:rsidR="0033070B" w:rsidRPr="0033070B">
        <w:rPr>
          <w:rFonts w:ascii="Times New Roman" w:hAnsi="Times New Roman" w:cs="Times New Roman"/>
          <w:i/>
          <w:noProof/>
        </w:rPr>
        <w:t>Text Classification with BERT. In this tutorial, we will use BERT to… | by Khang Pham | Medium</w:t>
      </w:r>
      <w:r w:rsidR="0033070B" w:rsidRPr="0033070B">
        <w:rPr>
          <w:rFonts w:ascii="Times New Roman" w:hAnsi="Times New Roman" w:cs="Times New Roman"/>
          <w:noProof/>
        </w:rPr>
        <w:t xml:space="preserve">, </w:t>
      </w:r>
      <w:r w:rsidR="0033070B">
        <w:rPr>
          <w:rFonts w:ascii="Times New Roman" w:hAnsi="Times New Roman" w:cs="Times New Roman"/>
          <w:noProof/>
        </w:rPr>
        <w:t>2023</w:t>
      </w:r>
      <w:r w:rsidR="0033070B" w:rsidRPr="0033070B">
        <w:rPr>
          <w:rFonts w:ascii="Times New Roman" w:hAnsi="Times New Roman" w:cs="Times New Roman"/>
          <w:noProof/>
        </w:rPr>
        <w:t>)</w:t>
      </w:r>
      <w:r w:rsidR="0033070B">
        <w:rPr>
          <w:rFonts w:ascii="Times New Roman" w:hAnsi="Times New Roman" w:cs="Times New Roman"/>
        </w:rPr>
        <w:fldChar w:fldCharType="end"/>
      </w:r>
      <w:r w:rsidR="00D71143">
        <w:rPr>
          <w:rFonts w:ascii="Times New Roman" w:hAnsi="Times New Roman" w:cs="Times New Roman"/>
        </w:rPr>
        <w:t xml:space="preserve"> </w:t>
      </w:r>
      <w:r w:rsidR="003645C3">
        <w:rPr>
          <w:rFonts w:ascii="Times New Roman" w:hAnsi="Times New Roman" w:cs="Times New Roman"/>
        </w:rPr>
        <w:t xml:space="preserve">When the model is trained, new text can be given to the model and the model can make predictions based on its training. </w:t>
      </w:r>
      <w:r w:rsidR="00D71143">
        <w:rPr>
          <w:rFonts w:ascii="Times New Roman" w:hAnsi="Times New Roman" w:cs="Times New Roman"/>
        </w:rPr>
        <w:t xml:space="preserve">Many pre trained models exist </w:t>
      </w:r>
      <w:r w:rsidR="00B72943">
        <w:rPr>
          <w:rFonts w:ascii="Times New Roman" w:hAnsi="Times New Roman" w:cs="Times New Roman"/>
        </w:rPr>
        <w:t xml:space="preserve">for </w:t>
      </w:r>
      <w:r w:rsidR="00D71143">
        <w:rPr>
          <w:rFonts w:ascii="Times New Roman" w:hAnsi="Times New Roman" w:cs="Times New Roman"/>
        </w:rPr>
        <w:t xml:space="preserve">machine learning based approaches such as BERT. </w:t>
      </w:r>
      <w:r w:rsidR="003645C3">
        <w:rPr>
          <w:rFonts w:ascii="Times New Roman" w:hAnsi="Times New Roman" w:cs="Times New Roman"/>
        </w:rPr>
        <w:t xml:space="preserve">The two techniques can be used together, and often are, whereby text data is assigned a sentiment using Lexicon-based approaches and then a model is trained with this data to enable predictions of new data. Within this project it is the aim to do this using covid19 vaccine related tweets and </w:t>
      </w:r>
      <w:r w:rsidR="00B72943">
        <w:rPr>
          <w:rFonts w:ascii="Times New Roman" w:hAnsi="Times New Roman" w:cs="Times New Roman"/>
        </w:rPr>
        <w:t xml:space="preserve">to </w:t>
      </w:r>
      <w:r w:rsidR="003645C3">
        <w:rPr>
          <w:rFonts w:ascii="Times New Roman" w:hAnsi="Times New Roman" w:cs="Times New Roman"/>
        </w:rPr>
        <w:t>generate a predictive machine learning model which could be used to assign sentiment to new data of the same topic.</w:t>
      </w:r>
    </w:p>
    <w:p w14:paraId="36B51926" w14:textId="77777777" w:rsidR="00B72943" w:rsidRDefault="00B72943" w:rsidP="00166D1A">
      <w:pPr>
        <w:spacing w:line="360" w:lineRule="auto"/>
        <w:rPr>
          <w:rFonts w:ascii="Times New Roman" w:hAnsi="Times New Roman" w:cs="Times New Roman"/>
        </w:rPr>
      </w:pPr>
    </w:p>
    <w:p w14:paraId="7E63800B" w14:textId="17B61014" w:rsidR="00B72943" w:rsidRPr="00047BCE" w:rsidRDefault="00B72943" w:rsidP="00166D1A">
      <w:pPr>
        <w:spacing w:line="360" w:lineRule="auto"/>
        <w:rPr>
          <w:rFonts w:ascii="Times New Roman" w:hAnsi="Times New Roman" w:cs="Times New Roman"/>
        </w:rPr>
      </w:pPr>
      <w:r>
        <w:rPr>
          <w:rFonts w:ascii="Times New Roman" w:hAnsi="Times New Roman" w:cs="Times New Roman"/>
        </w:rPr>
        <w:t>Many different machine learning models have been applied to perform sentiment analysis. Given that sentiment is a classification task for understanding the relative positivity or negativ</w:t>
      </w:r>
      <w:r w:rsidR="00DA2882">
        <w:rPr>
          <w:rFonts w:ascii="Times New Roman" w:hAnsi="Times New Roman" w:cs="Times New Roman"/>
        </w:rPr>
        <w:t>ity</w:t>
      </w:r>
      <w:r>
        <w:rPr>
          <w:rFonts w:ascii="Times New Roman" w:hAnsi="Times New Roman" w:cs="Times New Roman"/>
        </w:rPr>
        <w:t xml:space="preserve"> of textual data many classification models such as Random Forest Classifier</w:t>
      </w:r>
      <w:r w:rsidR="00DA2882">
        <w:rPr>
          <w:rFonts w:ascii="Times New Roman" w:hAnsi="Times New Roman" w:cs="Times New Roman"/>
        </w:rPr>
        <w:t xml:space="preserve"> (RF </w:t>
      </w:r>
      <w:r w:rsidR="00DA2882">
        <w:rPr>
          <w:rFonts w:ascii="Times New Roman" w:hAnsi="Times New Roman" w:cs="Times New Roman"/>
        </w:rPr>
        <w:lastRenderedPageBreak/>
        <w:t xml:space="preserve">Classifier) </w:t>
      </w:r>
      <w:r w:rsidR="00DA288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89/FPUBH.2020.00357/BIBTEX","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d":{"date-parts":[["2020","7","1"]]},"page":"562169","publisher":"Frontiers Media S.A.","title":"COVID-19 patient health prediction using boosted random forest algorithm","type":"article-journal","volume":"8"},"uris":["http://www.mendeley.com/documents/?uuid=78c56d3f-ab74-36ea-8424-bfce5a5c59ae"]}],"mendeley":{"formattedCitation":"(Iwendi &lt;i&gt;et al.&lt;/i&gt;, 2020)","plainTextFormattedCitation":"(Iwendi et al., 2020)","previouslyFormattedCitation":"(Iwendi &lt;i&gt;et al.&lt;/i&gt;, 2020)"},"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Iwendi </w:t>
      </w:r>
      <w:r w:rsidR="00DA2882" w:rsidRPr="00DA2882">
        <w:rPr>
          <w:rFonts w:ascii="Times New Roman" w:hAnsi="Times New Roman" w:cs="Times New Roman"/>
          <w:i/>
          <w:noProof/>
        </w:rPr>
        <w:t>et al.</w:t>
      </w:r>
      <w:r w:rsidR="00DA2882" w:rsidRPr="00DA2882">
        <w:rPr>
          <w:rFonts w:ascii="Times New Roman" w:hAnsi="Times New Roman" w:cs="Times New Roman"/>
          <w:noProof/>
        </w:rPr>
        <w:t>, 2020)</w:t>
      </w:r>
      <w:r w:rsidR="00DA2882">
        <w:rPr>
          <w:rFonts w:ascii="Times New Roman" w:hAnsi="Times New Roman" w:cs="Times New Roman"/>
        </w:rPr>
        <w:fldChar w:fldCharType="end"/>
      </w:r>
      <w:r>
        <w:rPr>
          <w:rFonts w:ascii="Times New Roman" w:hAnsi="Times New Roman" w:cs="Times New Roman"/>
        </w:rPr>
        <w:t>, Decision Tree Classifier</w:t>
      </w:r>
      <w:r w:rsidR="00DA2882">
        <w:rPr>
          <w:rFonts w:ascii="Times New Roman" w:hAnsi="Times New Roman" w:cs="Times New Roman"/>
        </w:rPr>
        <w:t xml:space="preserve"> (</w:t>
      </w:r>
      <w:proofErr w:type="spellStart"/>
      <w:r w:rsidR="00DA2882">
        <w:rPr>
          <w:rFonts w:ascii="Times New Roman" w:hAnsi="Times New Roman" w:cs="Times New Roman"/>
        </w:rPr>
        <w:t>DT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016/J.MATPR.2022.04.809","ISSN":"22147853","PMID":"35502322","abstract":"Twitter, as is well known, is one of the most active social media platforms, with millions of tweets posted every day, in which different people express their opinions on topics such as travel, economic concerns, political decisions, and so on. As a result, it is a useful source of knowledge. We offer Sentiment Analysis using Twitter Data for the research. Initially, our technology retrieves currently accessible tweets and hashtags about various types of covid vaccinations posted on Twitter through using Twitter's API. Following that, the imported Tweets are automatically configured to generate a collection of untrained rules and random variables. To create our model, we're utilizing, Tweepy, which is a wrapper for Twitter's API. Following that, as part of the sentiment analysis of new Messages, the software produces donut graphs.","author":[{"dropping-particle":"","family":"Chinnasamy","given":"P.","non-dropping-particle":"","parse-names":false,"suffix":""},{"dropping-particle":"","family":"Suresh","given":"V.","non-dropping-particle":"","parse-names":false,"suffix":""},{"dropping-particle":"","family":"Ramprathap","given":"K.","non-dropping-particle":"","parse-names":false,"suffix":""},{"dropping-particle":"","family":"Jebamani","given":"B. Jency A.","non-dropping-particle":"","parse-names":false,"suffix":""},{"dropping-particle":"","family":"Srinivas Rao","given":"K.","non-dropping-particle":"","parse-names":false,"suffix":""},{"dropping-particle":"","family":"Shiva Kranthi","given":"M.","non-dropping-particle":"","parse-names":false,"suffix":""}],"container-title":"Materials Today. Proceedings","id":"ITEM-1","issued":{"date-parts":[["2022","1","1"]]},"page":"448","publisher":"Elsevier","title":"COVID-19 vaccine sentiment analysis using public opinions on Twitter","type":"article-journal","volume":"64"},"uris":["http://www.mendeley.com/documents/?uuid=0453fd31-acee-3758-a2a5-56c48a92a34b"]}],"mendeley":{"formattedCitation":"(Chinnasamy &lt;i&gt;et al.&lt;/i&gt;, 2022)","plainTextFormattedCitation":"(Chinnasamy et al., 2022)","previouslyFormattedCitation":"(Chinnasamy &lt;i&gt;et al.&lt;/i&gt;,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Chinnasamy </w:t>
      </w:r>
      <w:r w:rsidR="00C02172" w:rsidRPr="00C02172">
        <w:rPr>
          <w:rFonts w:ascii="Times New Roman" w:hAnsi="Times New Roman" w:cs="Times New Roman"/>
          <w:i/>
          <w:noProof/>
        </w:rPr>
        <w:t>et al.</w:t>
      </w:r>
      <w:r w:rsidR="00C02172" w:rsidRPr="00C02172">
        <w:rPr>
          <w:rFonts w:ascii="Times New Roman" w:hAnsi="Times New Roman" w:cs="Times New Roman"/>
          <w:noProof/>
        </w:rPr>
        <w:t>, 2022)</w:t>
      </w:r>
      <w:r w:rsidR="00C02172">
        <w:rPr>
          <w:rFonts w:ascii="Times New Roman" w:hAnsi="Times New Roman" w:cs="Times New Roman"/>
        </w:rPr>
        <w:fldChar w:fldCharType="end"/>
      </w:r>
      <w:r>
        <w:rPr>
          <w:rFonts w:ascii="Times New Roman" w:hAnsi="Times New Roman" w:cs="Times New Roman"/>
        </w:rPr>
        <w:t>, Support Vector Machine</w:t>
      </w:r>
      <w:r w:rsidR="00DA2882">
        <w:rPr>
          <w:rFonts w:ascii="Times New Roman" w:hAnsi="Times New Roman" w:cs="Times New Roman"/>
        </w:rPr>
        <w:t xml:space="preserve"> (SVM)</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33168/JSMS.2022.0604","ISSN":"1816-6075","abstract":"The COVID-19 virus's transmissibility has sparked intense debate on social media sites, particularly Twitter. As a result, to employ resources efficiently and effectively, a comprehensive assessment of the situation is crucial. Therefore, COVID-19 tweet sentiment analysis is implemented in this research by employing a supervised machine learning (ML) approach. Data is retrieved from Twitter using the Tweepy API, pre-processed using pre-processing techniques, and sentiment extracted and labelled as positive or negative sentiments using the TextBlob library. Three separate feature extraction techniques are used: Bag-of-words (BoW), Term Frequency-Inverse Document Frequency (TF-IDF) combination with 1-gram, and TF-IDF combination with 2-gram. The sentiment is then analyzed using ML classifiers such as Random Forest (RF) and Support Vector Machine (SVM). For clarity, the dataset is studied further using the deep learning method which is Long Short-Term Memory (LSTM) architecture. The four standard evaluation metrics, Receiver Operating Characteristic (ROC), and Area Under the Curve (AUC) were used to evaluate the performance of the models. The findings show that the RF classifier surpasses all other models with a 0.98 accuracy score when combining 2-gram TF-IDF features. In summary, the model may be used to categorize perspectives and will assist policymakers in making more educated decisions about how to respond to the current pandemic.","author":[{"dropping-particle":"","family":"Binti","given":"Aina Afrina","non-dropping-particle":"","parse-names":false,"suffix":""},{"dropping-particle":"","family":"Nasir","given":"Mohd","non-dropping-particle":"","parse-names":false,"suffix":""},{"dropping-particle":"","family":"Palanichamy","given":"Naveen","non-dropping-particle":"","parse-names":false,"suffix":""}],"container-title":"Online) Journal of System and Management Sciences","id":"ITEM-1","issue":"6","issued":{"date-parts":[["2022"]]},"page":"50-69","title":"Sentiment Analysis of Covid-19 Tweets by Supervised Machine Learning Models","type":"article-journal","volume":"12"},"uris":["http://www.mendeley.com/documents/?uuid=6ec40bf1-397e-379a-a87e-abbcba478391"]}],"mendeley":{"formattedCitation":"(Binti, Nasir and Palanichamy, 2022)","plainTextFormattedCitation":"(Binti, Nasir and Palanichamy, 2022)","previouslyFormattedCitation":"(Binti, Nasir and Palanichamy, 2022)"},"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Binti, Nasir and Palanichamy, 2022)</w:t>
      </w:r>
      <w:r w:rsidR="00C02172">
        <w:rPr>
          <w:rFonts w:ascii="Times New Roman" w:hAnsi="Times New Roman" w:cs="Times New Roman"/>
        </w:rPr>
        <w:fldChar w:fldCharType="end"/>
      </w:r>
      <w:r>
        <w:rPr>
          <w:rFonts w:ascii="Times New Roman" w:hAnsi="Times New Roman" w:cs="Times New Roman"/>
        </w:rPr>
        <w:t>, Naïve Bayes Classifier</w:t>
      </w:r>
      <w:r w:rsidR="00DA2882">
        <w:rPr>
          <w:rFonts w:ascii="Times New Roman" w:hAnsi="Times New Roman" w:cs="Times New Roman"/>
        </w:rPr>
        <w:t xml:space="preserve"> (</w:t>
      </w:r>
      <w:proofErr w:type="spellStart"/>
      <w:r w:rsidR="00DA2882">
        <w:rPr>
          <w:rFonts w:ascii="Times New Roman" w:hAnsi="Times New Roman" w:cs="Times New Roman"/>
        </w:rPr>
        <w:t>N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C02172">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 xml:space="preserve">(Iksan </w:t>
      </w:r>
      <w:r w:rsidR="00C02172" w:rsidRPr="00C02172">
        <w:rPr>
          <w:rFonts w:ascii="Times New Roman" w:hAnsi="Times New Roman" w:cs="Times New Roman"/>
          <w:i/>
          <w:noProof/>
        </w:rPr>
        <w:t>et al.</w:t>
      </w:r>
      <w:r w:rsidR="00C02172" w:rsidRPr="00C02172">
        <w:rPr>
          <w:rFonts w:ascii="Times New Roman" w:hAnsi="Times New Roman" w:cs="Times New Roman"/>
          <w:noProof/>
        </w:rPr>
        <w:t>, 2021)</w:t>
      </w:r>
      <w:r w:rsidR="00C0217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lassifier</w:t>
      </w:r>
      <w:r w:rsidR="00DA2882">
        <w:rPr>
          <w:rFonts w:ascii="Times New Roman" w:hAnsi="Times New Roman" w:cs="Times New Roman"/>
        </w:rPr>
        <w:t xml:space="preserve"> (</w:t>
      </w:r>
      <w:proofErr w:type="spellStart"/>
      <w:r w:rsidR="00DA2882">
        <w:rPr>
          <w:rFonts w:ascii="Times New Roman" w:hAnsi="Times New Roman" w:cs="Times New Roman"/>
        </w:rPr>
        <w:t>XGBClassifier</w:t>
      </w:r>
      <w:proofErr w:type="spellEnd"/>
      <w:r w:rsidR="00DA2882">
        <w:rPr>
          <w:rFonts w:ascii="Times New Roman" w:hAnsi="Times New Roman" w:cs="Times New Roman"/>
        </w:rPr>
        <w:t>)</w:t>
      </w:r>
      <w:r w:rsidR="00C02172">
        <w:rPr>
          <w:rFonts w:ascii="Times New Roman" w:hAnsi="Times New Roman" w:cs="Times New Roman"/>
        </w:rPr>
        <w:t xml:space="preserve"> </w:t>
      </w:r>
      <w:r w:rsidR="00C02172">
        <w:rPr>
          <w:rFonts w:ascii="Times New Roman" w:hAnsi="Times New Roman" w:cs="Times New Roman"/>
        </w:rPr>
        <w:fldChar w:fldCharType="begin" w:fldLock="1"/>
      </w:r>
      <w:r w:rsidR="003313ED">
        <w:rPr>
          <w:rFonts w:ascii="Times New Roman" w:hAnsi="Times New Roman" w:cs="Times New Roman"/>
        </w:rPr>
        <w:instrText>ADDIN CSL_CITATION {"citationItems":[{"id":"ITEM-1","itemData":{"DOI":"10.3389/FPUBH.2023.1170838/BIBTEX","ISSN":"22962565","abstract":"Coronavirus disease 2019 (COVID-19) is causing a serious impact on the people living in countries across the entire world. The spread of this pandemic globally has led people worry every day about losing their jobs or even being threatened by the virus. This pandemic caused people to experience more serious psychological problems than we realized. However, there has been little research on how COVID-19 affects the mental health of the people. In this article, we attempted to use the social text data about COVID-19 on Sina Weibo (the largest “tweet” platform in China, and we will also call Weibo as tweet in the following content), to explore the impact of COVID-19 on the mental health of Chinese people. First, we fifilter the tweet data by selecting examples that contain COVID-19 and COVID-19 correlated keywords. However, we segment the filtered tweets, extract meaningful words, and construct a word vector sparse matrix as the measurement of every tweet. Then, for the model's labels, we use sentiment knowledge enhanced pre-training model (SKEP), a deep learning framework published by Baidu that measures the user's mental state. Through SKEP, we can obtain the probabilities of the user's positive and negative mental states. Finally, we use the XGBoost algorithm to study the relationship between the word vector sparse matrix and the mental health state of users. Our research shows that social text data can, indeed, reflect the mental health state of users to a large extent, and social data can be used to explore the impact of COVID-19 on mental health, which can help frame the public health policy.","author":[{"dropping-particle":"","family":"Huang","given":"Ru","non-dropping-particle":"","parse-names":false,"suffix":""},{"dropping-particle":"","family":"Wang","given":"Xiuli","non-dropping-particle":"","parse-names":false,"suffix":""}],"container-title":"Frontiers in Public Health","id":"ITEM-1","issued":{"date-parts":[["2023","7","7"]]},"page":"1170838","publisher":"Frontiers Media SA","title":"Impact of COVID-19 on mental health in China: analysis based on sentiment knowledge enhanced pre-training and XGBoost algorithm","type":"article-journal","volume":"11"},"uris":["http://www.mendeley.com/documents/?uuid=898e96c6-cce8-3fb7-a576-fdd2dbae22c0"]}],"mendeley":{"formattedCitation":"(Huang and Wang, 2023)","plainTextFormattedCitation":"(Huang and Wang, 2023)","previouslyFormattedCitation":"(Huang and Wang, 2023)"},"properties":{"noteIndex":0},"schema":"https://github.com/citation-style-language/schema/raw/master/csl-citation.json"}</w:instrText>
      </w:r>
      <w:r w:rsidR="00C02172">
        <w:rPr>
          <w:rFonts w:ascii="Times New Roman" w:hAnsi="Times New Roman" w:cs="Times New Roman"/>
        </w:rPr>
        <w:fldChar w:fldCharType="separate"/>
      </w:r>
      <w:r w:rsidR="00C02172" w:rsidRPr="00C02172">
        <w:rPr>
          <w:rFonts w:ascii="Times New Roman" w:hAnsi="Times New Roman" w:cs="Times New Roman"/>
          <w:noProof/>
        </w:rPr>
        <w:t>(Huang and Wang, 2023)</w:t>
      </w:r>
      <w:r w:rsidR="00C02172">
        <w:rPr>
          <w:rFonts w:ascii="Times New Roman" w:hAnsi="Times New Roman" w:cs="Times New Roman"/>
        </w:rPr>
        <w:fldChar w:fldCharType="end"/>
      </w:r>
      <w:r w:rsidR="00DA2882">
        <w:rPr>
          <w:rFonts w:ascii="Times New Roman" w:hAnsi="Times New Roman" w:cs="Times New Roman"/>
        </w:rPr>
        <w:t xml:space="preserve"> </w:t>
      </w:r>
      <w:r>
        <w:rPr>
          <w:rFonts w:ascii="Times New Roman" w:hAnsi="Times New Roman" w:cs="Times New Roman"/>
        </w:rPr>
        <w:t xml:space="preserve">. As well as these machine learning models, deep learning techniques have been applied to sentiment analysis such as the popular </w:t>
      </w:r>
      <w:r w:rsidR="00DA2882">
        <w:rPr>
          <w:rFonts w:ascii="Times New Roman" w:hAnsi="Times New Roman" w:cs="Times New Roman"/>
        </w:rPr>
        <w:t>Recurrent neural network (</w:t>
      </w:r>
      <w:r>
        <w:rPr>
          <w:rFonts w:ascii="Times New Roman" w:hAnsi="Times New Roman" w:cs="Times New Roman"/>
        </w:rPr>
        <w:t>RNN</w:t>
      </w:r>
      <w:r w:rsidR="00DA2882">
        <w:rPr>
          <w:rFonts w:ascii="Times New Roman" w:hAnsi="Times New Roman" w:cs="Times New Roman"/>
        </w:rPr>
        <w:t>)</w:t>
      </w:r>
      <w:r>
        <w:rPr>
          <w:rFonts w:ascii="Times New Roman" w:hAnsi="Times New Roman" w:cs="Times New Roman"/>
        </w:rPr>
        <w:t xml:space="preserve"> model known as </w:t>
      </w:r>
      <w:r w:rsidR="00DA2882">
        <w:rPr>
          <w:rFonts w:ascii="Times New Roman" w:hAnsi="Times New Roman" w:cs="Times New Roman"/>
        </w:rPr>
        <w:t xml:space="preserve">Long short term memory or </w:t>
      </w:r>
      <w:r>
        <w:rPr>
          <w:rFonts w:ascii="Times New Roman" w:hAnsi="Times New Roman" w:cs="Times New Roman"/>
        </w:rPr>
        <w:t>LSTM and the relatively new BERT model.</w:t>
      </w:r>
      <w:r w:rsidR="006855B6">
        <w:rPr>
          <w:rFonts w:ascii="Times New Roman" w:hAnsi="Times New Roman" w:cs="Times New Roman"/>
        </w:rPr>
        <w:t xml:space="preserve"> These models have shown excellent accuracies for classifying sentiment in the literatu</w:t>
      </w:r>
      <w:r w:rsidR="00DA2882">
        <w:rPr>
          <w:rFonts w:ascii="Times New Roman" w:hAnsi="Times New Roman" w:cs="Times New Roman"/>
        </w:rPr>
        <w:t>r</w:t>
      </w:r>
      <w:r w:rsidR="006855B6">
        <w:rPr>
          <w:rFonts w:ascii="Times New Roman" w:hAnsi="Times New Roman" w:cs="Times New Roman"/>
        </w:rPr>
        <w:t>e</w:t>
      </w:r>
      <w:r w:rsidR="00DA2882">
        <w:rPr>
          <w:rFonts w:ascii="Times New Roman" w:hAnsi="Times New Roman" w:cs="Times New Roman"/>
        </w:rPr>
        <w:t xml:space="preserve">, and importantly for this project, have been applied to mine sentiment for covid 19 related text data. As well as this combinations of sentiment mining techniques, vectorization techniques and different machine learning models have been applied to achieve optimal accuracy metrics </w:t>
      </w:r>
      <w:r w:rsidR="00DA2882">
        <w:rPr>
          <w:rFonts w:ascii="Times New Roman" w:hAnsi="Times New Roman" w:cs="Times New Roman"/>
        </w:rPr>
        <w:fldChar w:fldCharType="begin" w:fldLock="1"/>
      </w:r>
      <w:r w:rsidR="00DA2882">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A2882">
        <w:rPr>
          <w:rFonts w:ascii="Times New Roman" w:hAnsi="Times New Roman" w:cs="Times New Roman"/>
        </w:rPr>
        <w:fldChar w:fldCharType="separate"/>
      </w:r>
      <w:r w:rsidR="00DA2882" w:rsidRPr="00DA2882">
        <w:rPr>
          <w:rFonts w:ascii="Times New Roman" w:hAnsi="Times New Roman" w:cs="Times New Roman"/>
          <w:noProof/>
        </w:rPr>
        <w:t xml:space="preserve">(Qorib </w:t>
      </w:r>
      <w:r w:rsidR="00DA2882" w:rsidRPr="00DA2882">
        <w:rPr>
          <w:rFonts w:ascii="Times New Roman" w:hAnsi="Times New Roman" w:cs="Times New Roman"/>
          <w:i/>
          <w:noProof/>
        </w:rPr>
        <w:t>et al.</w:t>
      </w:r>
      <w:r w:rsidR="00DA2882" w:rsidRPr="00DA2882">
        <w:rPr>
          <w:rFonts w:ascii="Times New Roman" w:hAnsi="Times New Roman" w:cs="Times New Roman"/>
          <w:noProof/>
        </w:rPr>
        <w:t>, 2023)</w:t>
      </w:r>
      <w:r w:rsidR="00DA2882">
        <w:rPr>
          <w:rFonts w:ascii="Times New Roman" w:hAnsi="Times New Roman" w:cs="Times New Roman"/>
        </w:rPr>
        <w:fldChar w:fldCharType="end"/>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4D6F6ADF"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4 Sentiment analysis and covid 19</w:t>
      </w:r>
    </w:p>
    <w:p w14:paraId="6B3A78E7" w14:textId="77777777"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0B4AE9D4" w14:textId="77777777" w:rsidR="007B26BC" w:rsidRDefault="007B26BC" w:rsidP="00166D1A">
      <w:pPr>
        <w:spacing w:line="360" w:lineRule="auto"/>
        <w:rPr>
          <w:rFonts w:ascii="Times New Roman" w:hAnsi="Times New Roman" w:cs="Times New Roman"/>
        </w:rPr>
      </w:pPr>
    </w:p>
    <w:p w14:paraId="455DAA78" w14:textId="3A309EEE" w:rsidR="007B26BC" w:rsidRPr="0070060B" w:rsidRDefault="007B26BC" w:rsidP="007B26BC">
      <w:pPr>
        <w:spacing w:line="360" w:lineRule="auto"/>
        <w:rPr>
          <w:rFonts w:ascii="Times New Roman" w:hAnsi="Times New Roman" w:cs="Times New Roman"/>
        </w:rPr>
      </w:pPr>
      <w:r>
        <w:rPr>
          <w:rFonts w:ascii="Times New Roman" w:hAnsi="Times New Roman" w:cs="Times New Roman"/>
        </w:rPr>
        <w:t>A number of models have been applied to mine covid 19 sentiment and related topics.</w:t>
      </w:r>
      <w:r>
        <w:rPr>
          <w:rFonts w:ascii="Times New Roman" w:hAnsi="Times New Roman" w:cs="Times New Roman"/>
        </w:rPr>
        <w:t xml:space="preserve"> For sentiment analysis, it is common practice to apply classification models such as Naïve bayes Classifier. A study in 2021 by </w:t>
      </w:r>
      <w:proofErr w:type="spellStart"/>
      <w:r>
        <w:rPr>
          <w:rFonts w:ascii="Times New Roman" w:hAnsi="Times New Roman" w:cs="Times New Roman"/>
        </w:rPr>
        <w:t>Iksan</w:t>
      </w:r>
      <w:proofErr w:type="spellEnd"/>
      <w:r>
        <w:rPr>
          <w:rFonts w:ascii="Times New Roman" w:hAnsi="Times New Roman" w:cs="Times New Roman"/>
        </w:rPr>
        <w:t xml:space="preserve"> </w:t>
      </w:r>
      <w:r w:rsidRPr="007B26BC">
        <w:rPr>
          <w:rFonts w:ascii="Times New Roman" w:hAnsi="Times New Roman" w:cs="Times New Roman"/>
          <w:i/>
          <w:iCs/>
        </w:rPr>
        <w:t>et al</w:t>
      </w:r>
      <w:r>
        <w:rPr>
          <w:rFonts w:ascii="Times New Roman" w:hAnsi="Times New Roman" w:cs="Times New Roman"/>
          <w:i/>
          <w:iCs/>
        </w:rPr>
        <w:t>.</w:t>
      </w:r>
      <w:r>
        <w:rPr>
          <w:rFonts w:ascii="Times New Roman" w:hAnsi="Times New Roman" w:cs="Times New Roman"/>
        </w:rPr>
        <w:t xml:space="preserve"> mined sentiment from a public tweet dataset based on covid 19. Their experimental results showed the model accuracy </w:t>
      </w:r>
      <w:r w:rsidR="0070060B">
        <w:rPr>
          <w:rFonts w:ascii="Times New Roman" w:hAnsi="Times New Roman" w:cs="Times New Roman"/>
        </w:rPr>
        <w:t xml:space="preserve">was 0.86 or 86%, with a precision of 0.827, recall of  </w:t>
      </w:r>
      <w:r w:rsidR="0070060B" w:rsidRPr="0070060B">
        <w:rPr>
          <w:rFonts w:ascii="Times New Roman" w:hAnsi="Times New Roman" w:cs="Times New Roman"/>
        </w:rPr>
        <w:t>0.687</w:t>
      </w:r>
      <w:r w:rsidR="0070060B">
        <w:rPr>
          <w:rFonts w:ascii="Times New Roman" w:hAnsi="Times New Roman" w:cs="Times New Roman"/>
        </w:rPr>
        <w:t xml:space="preserve">, and an F-score of 0.749 </w:t>
      </w:r>
      <w:r w:rsidR="0070060B">
        <w:rPr>
          <w:rFonts w:ascii="Times New Roman" w:hAnsi="Times New Roman" w:cs="Times New Roman"/>
        </w:rPr>
        <w:fldChar w:fldCharType="begin" w:fldLock="1"/>
      </w:r>
      <w:r w:rsidR="00A6511E">
        <w:rPr>
          <w:rFonts w:ascii="Times New Roman" w:hAnsi="Times New Roman" w:cs="Times New Roman"/>
        </w:rPr>
        <w:instrText>ADDIN CSL_CITATION {"citationItems":[{"id":"ITEM-1","itemData":{"DOI":"10.1109/INHENCE52833.2021.9537243","ISBN":"9781665441810","abstract":"Currently, the world's attention was focused on the disease outbreak, namely the corona virus (COVID19). World Health Organization (WHO) declare that this virus was a global pandemic in all countries. The various impacts that arise due to this virus cover various fields, namely health, social, political, religious, economic to resilience and security. Some of the services currently used were still focused on the health sector, namely in the form of treatment and information services related to the development of the spread of the virus. This research will develop a service that was used to identify social impacts in the community through observing community activities on social media, namely Twitter, in the form of an analysis of the public's reaction to COVID19. Through this Twitter, a data acquisition process will be carried out to obtain data related to COVID19 which will then be carried out a sentiment analysis using the Naïve Bayes method so that the results of the public reaction sentiment will be obtained. The experimental result shows that prediction accuracy was 0,86. Furthermore, the results of the Recall was 0,687, the precision was 0,827 and the F-Score was 0.749","author":[{"dropping-particle":"","family":"Iksan","given":"Nur","non-dropping-particle":"","parse-names":false,"suffix":""},{"dropping-particle":"","family":"Widodo","given":"Djoko Adi","non-dropping-particle":"","parse-names":false,"suffix":""},{"dropping-particle":"","family":"Sunarko","given":"Budi","non-dropping-particle":"","parse-names":false,"suffix":""},{"dropping-particle":"","family":"Udayanti","given":"Erika Devi","non-dropping-particle":"","parse-names":false,"suffix":""},{"dropping-particle":"","family":"Kartikadharma","given":"Etika","non-dropping-particle":"","parse-names":false,"suffix":""}],"container-title":"InHeNce 2021 - 2021 IEEE International Conference on Health, Instrumentation and Measurement, and Natural Sciences","id":"ITEM-1","issued":{"date-parts":[["2021","7","14"]]},"publisher":"Institute of Electrical and Electronics Engineers Inc.","title":"Sentiment Analysis of Public Reaction to COVID19 in Twitter Media using Naïve Bayes Classifier","type":"article-journal"},"uris":["http://www.mendeley.com/documents/?uuid=d1a0e8f1-b809-3960-98b9-0516bf268356"]}],"mendeley":{"formattedCitation":"(Iksan &lt;i&gt;et al.&lt;/i&gt;, 2021)","plainTextFormattedCitation":"(Iksan et al., 2021)","previouslyFormattedCitation":"(Iksan &lt;i&gt;et al.&lt;/i&gt;, 2021)"},"properties":{"noteIndex":0},"schema":"https://github.com/citation-style-language/schema/raw/master/csl-citation.json"}</w:instrText>
      </w:r>
      <w:r w:rsidR="0070060B">
        <w:rPr>
          <w:rFonts w:ascii="Times New Roman" w:hAnsi="Times New Roman" w:cs="Times New Roman"/>
        </w:rPr>
        <w:fldChar w:fldCharType="separate"/>
      </w:r>
      <w:r w:rsidR="0070060B" w:rsidRPr="0070060B">
        <w:rPr>
          <w:rFonts w:ascii="Times New Roman" w:hAnsi="Times New Roman" w:cs="Times New Roman"/>
          <w:noProof/>
        </w:rPr>
        <w:t xml:space="preserve">(Iksan </w:t>
      </w:r>
      <w:r w:rsidR="0070060B" w:rsidRPr="0070060B">
        <w:rPr>
          <w:rFonts w:ascii="Times New Roman" w:hAnsi="Times New Roman" w:cs="Times New Roman"/>
          <w:i/>
          <w:noProof/>
        </w:rPr>
        <w:t>et al.</w:t>
      </w:r>
      <w:r w:rsidR="0070060B" w:rsidRPr="0070060B">
        <w:rPr>
          <w:rFonts w:ascii="Times New Roman" w:hAnsi="Times New Roman" w:cs="Times New Roman"/>
          <w:noProof/>
        </w:rPr>
        <w:t>, 2021)</w:t>
      </w:r>
      <w:r w:rsidR="0070060B">
        <w:rPr>
          <w:rFonts w:ascii="Times New Roman" w:hAnsi="Times New Roman" w:cs="Times New Roman"/>
        </w:rPr>
        <w:fldChar w:fldCharType="end"/>
      </w:r>
      <w:r w:rsidR="0070060B">
        <w:rPr>
          <w:rFonts w:ascii="Times New Roman" w:hAnsi="Times New Roman" w:cs="Times New Roman"/>
        </w:rPr>
        <w:t xml:space="preserve">. Another study by </w:t>
      </w:r>
      <w:proofErr w:type="spellStart"/>
      <w:r w:rsidR="00A6511E">
        <w:rPr>
          <w:rFonts w:ascii="Times New Roman" w:hAnsi="Times New Roman" w:cs="Times New Roman"/>
        </w:rPr>
        <w:t>Ressan</w:t>
      </w:r>
      <w:proofErr w:type="spellEnd"/>
      <w:r w:rsidR="0070060B">
        <w:rPr>
          <w:rFonts w:ascii="Times New Roman" w:hAnsi="Times New Roman" w:cs="Times New Roman"/>
        </w:rPr>
        <w:t xml:space="preserve"> </w:t>
      </w:r>
      <w:r w:rsidR="0070060B" w:rsidRPr="0070060B">
        <w:rPr>
          <w:rFonts w:ascii="Times New Roman" w:hAnsi="Times New Roman" w:cs="Times New Roman"/>
          <w:i/>
          <w:iCs/>
        </w:rPr>
        <w:t>et al.</w:t>
      </w:r>
      <w:r w:rsidR="0070060B">
        <w:rPr>
          <w:rFonts w:ascii="Times New Roman" w:hAnsi="Times New Roman" w:cs="Times New Roman"/>
        </w:rPr>
        <w:t xml:space="preserve"> in 202</w:t>
      </w:r>
      <w:r w:rsidR="00A6511E">
        <w:rPr>
          <w:rFonts w:ascii="Times New Roman" w:hAnsi="Times New Roman" w:cs="Times New Roman"/>
        </w:rPr>
        <w:t>2</w:t>
      </w:r>
      <w:r w:rsidR="0070060B">
        <w:rPr>
          <w:rFonts w:ascii="Times New Roman" w:hAnsi="Times New Roman" w:cs="Times New Roman"/>
        </w:rPr>
        <w:t xml:space="preserve"> used multinomial Naïve bayes classifier on a covid 19 tweet dataset consisting of 10,000 tweets. Their model achieved an high accuracy of 91.6% which highlights the power of the multinomial naïve bayes classifier in sentiment classification tasks. The authors site that enhanced accuracy could be reached with a larger dataset</w:t>
      </w:r>
      <w:r w:rsidR="00A6511E">
        <w:rPr>
          <w:rFonts w:ascii="Times New Roman" w:hAnsi="Times New Roman" w:cs="Times New Roman"/>
        </w:rPr>
        <w:t xml:space="preserve"> </w:t>
      </w:r>
      <w:r w:rsidR="00A6511E">
        <w:rPr>
          <w:rFonts w:ascii="Times New Roman" w:hAnsi="Times New Roman" w:cs="Times New Roman"/>
        </w:rPr>
        <w:fldChar w:fldCharType="begin" w:fldLock="1"/>
      </w:r>
      <w:r w:rsidR="001416C6">
        <w:rPr>
          <w:rFonts w:ascii="Times New Roman" w:hAnsi="Times New Roman" w:cs="Times New Roman"/>
        </w:rPr>
        <w:instrText>ADDIN CSL_CITATION {"citationItems":[{"id":"ITEM-1","itemData":{"DOI":"10.11591/IJEECS.V28.I1.PP375-383","ISSN":"2502-4760","abstract":"This paper proposes a system to analyze the sentiments of tweeters. It is to build an accurate model to detect different emotions in a tweet. The analysis takes place through several stages (i.e., pre-processing, feature extraction, and training more than one machine learning (ML)). Naïve Bayes, Multinomial Naïve Bayes and Bernoulli Naïve Bayes were selected as supervised machine learning for sentiment analysis using a dataset of 3,057 tweets with users ranging from fear to happiness, anger, and sadness because this method is suitable for solving a problem of this type. This system was also applied to another dataset of 10,000 Tweets (5,000 positive and 5,000 negatives). This approach, consisting of three Naïve Bayes classification models, was applied to two datasets to analyze the sentiment used in them and classify each category separately. The Multinomial Naïve Bayes model outperformed the other models Where it achieved an accuracy of (91.6%) when applied to the first dataset and accuracy (87.6%) when applied to the second dataset. The researchers aim to continue this research with larger data by using other methods of sentiment analysis to predict users' thoughts about COVID-19 or any other problem and to obtain higher accuracy for the models used.","author":[{"dropping-particle":"","family":"Ressan","given":"Murtadha B.","non-dropping-particle":"","parse-names":false,"suffix":""},{"dropping-particle":"","family":"Hassan","given":"Rehab F.","non-dropping-particle":"","parse-names":false,"suffix":""}],"container-title":"Indonesian Journal of Electrical Engineering and Computer Science","id":"ITEM-1","issue":"1","issued":{"date-parts":[["2022","10","1"]]},"page":"375-383","publisher":"Institute of Advanced Engineering and Science","title":"Naïve-Bayes family for sentiment analysis during COVID-19  pandemic and classification tweets","type":"article-journal","volume":"28"},"uris":["http://www.mendeley.com/documents/?uuid=ec6ab416-affd-3db1-a23b-cc8408874e85"]}],"mendeley":{"formattedCitation":"(Ressan and Hassan, 2022)","plainTextFormattedCitation":"(Ressan and Hassan, 2022)","previouslyFormattedCitation":"(Ressan and Hassan, 2022)"},"properties":{"noteIndex":0},"schema":"https://github.com/citation-style-language/schema/raw/master/csl-citation.json"}</w:instrText>
      </w:r>
      <w:r w:rsidR="00A6511E">
        <w:rPr>
          <w:rFonts w:ascii="Times New Roman" w:hAnsi="Times New Roman" w:cs="Times New Roman"/>
        </w:rPr>
        <w:fldChar w:fldCharType="separate"/>
      </w:r>
      <w:r w:rsidR="00A6511E" w:rsidRPr="00A6511E">
        <w:rPr>
          <w:rFonts w:ascii="Times New Roman" w:hAnsi="Times New Roman" w:cs="Times New Roman"/>
          <w:noProof/>
        </w:rPr>
        <w:t>(Ressan and Hassan, 2022)</w:t>
      </w:r>
      <w:r w:rsidR="00A6511E">
        <w:rPr>
          <w:rFonts w:ascii="Times New Roman" w:hAnsi="Times New Roman" w:cs="Times New Roman"/>
        </w:rPr>
        <w:fldChar w:fldCharType="end"/>
      </w:r>
      <w:r w:rsidR="00A6511E">
        <w:rPr>
          <w:rFonts w:ascii="Times New Roman" w:hAnsi="Times New Roman" w:cs="Times New Roman"/>
        </w:rPr>
        <w:t>. Taken together these results show promise in using naïve bayes classifier and multinomial classifier for sentiment prediction, and specifically in relation to covid 19.</w:t>
      </w:r>
    </w:p>
    <w:p w14:paraId="1903E465" w14:textId="77777777" w:rsidR="007B26BC" w:rsidRDefault="007B26BC" w:rsidP="00166D1A">
      <w:pPr>
        <w:spacing w:line="360" w:lineRule="auto"/>
        <w:rPr>
          <w:rFonts w:ascii="Times New Roman" w:hAnsi="Times New Roman" w:cs="Times New Roman"/>
        </w:rPr>
      </w:pPr>
    </w:p>
    <w:p w14:paraId="3B65DE8C" w14:textId="778376A5" w:rsidR="003313ED" w:rsidRDefault="001416C6" w:rsidP="00166D1A">
      <w:pPr>
        <w:spacing w:line="360" w:lineRule="auto"/>
        <w:rPr>
          <w:rFonts w:ascii="Times New Roman" w:hAnsi="Times New Roman" w:cs="Times New Roman"/>
        </w:rPr>
      </w:pPr>
      <w:r>
        <w:rPr>
          <w:rFonts w:ascii="Times New Roman" w:hAnsi="Times New Roman" w:cs="Times New Roman"/>
        </w:rPr>
        <w:lastRenderedPageBreak/>
        <w:t>Other models which have been applied to mine sentiment on covid19 based tweets are random forest, logistic regression, decision tree, linear SVC</w:t>
      </w:r>
      <w:r w:rsidR="003C6DD1">
        <w:rPr>
          <w:rFonts w:ascii="Times New Roman" w:hAnsi="Times New Roman" w:cs="Times New Roman"/>
        </w:rPr>
        <w:t xml:space="preserve"> and multinomial naïve bayes</w:t>
      </w:r>
      <w:r>
        <w:rPr>
          <w:rFonts w:ascii="Times New Roman" w:hAnsi="Times New Roman" w:cs="Times New Roman"/>
        </w:rPr>
        <w:t xml:space="preserve">. In a paper published in 2023, </w:t>
      </w:r>
      <w:proofErr w:type="spellStart"/>
      <w:r>
        <w:rPr>
          <w:rFonts w:ascii="Times New Roman" w:hAnsi="Times New Roman" w:cs="Times New Roman"/>
        </w:rPr>
        <w:t>Qorib</w:t>
      </w:r>
      <w:proofErr w:type="spellEnd"/>
      <w:r>
        <w:rPr>
          <w:rFonts w:ascii="Times New Roman" w:hAnsi="Times New Roman" w:cs="Times New Roman"/>
        </w:rPr>
        <w:t xml:space="preserve"> </w:t>
      </w:r>
      <w:r w:rsidRPr="001416C6">
        <w:rPr>
          <w:rFonts w:ascii="Times New Roman" w:hAnsi="Times New Roman" w:cs="Times New Roman"/>
          <w:i/>
          <w:iCs/>
        </w:rPr>
        <w:t>et al</w:t>
      </w:r>
      <w:r>
        <w:rPr>
          <w:rFonts w:ascii="Times New Roman" w:hAnsi="Times New Roman" w:cs="Times New Roman"/>
          <w:i/>
          <w:iCs/>
        </w:rPr>
        <w:t xml:space="preserve">. </w:t>
      </w:r>
      <w:r>
        <w:rPr>
          <w:rFonts w:ascii="Times New Roman" w:hAnsi="Times New Roman" w:cs="Times New Roman"/>
        </w:rPr>
        <w:t xml:space="preserve">performed a comparative analysis of the aforementioned models along with sentiment classification techniques such as Azure machine learning, VADER and </w:t>
      </w:r>
      <w:proofErr w:type="spellStart"/>
      <w:r>
        <w:rPr>
          <w:rFonts w:ascii="Times New Roman" w:hAnsi="Times New Roman" w:cs="Times New Roman"/>
        </w:rPr>
        <w:t>Textblob</w:t>
      </w:r>
      <w:proofErr w:type="spellEnd"/>
      <w:r>
        <w:rPr>
          <w:rFonts w:ascii="Times New Roman" w:hAnsi="Times New Roman" w:cs="Times New Roman"/>
        </w:rPr>
        <w:t xml:space="preserve">, while also varying the vectorization methods Doc2Vec, </w:t>
      </w:r>
      <w:proofErr w:type="spellStart"/>
      <w:r>
        <w:rPr>
          <w:rFonts w:ascii="Times New Roman" w:hAnsi="Times New Roman" w:cs="Times New Roman"/>
        </w:rPr>
        <w:t>CountVectorizer</w:t>
      </w:r>
      <w:proofErr w:type="spellEnd"/>
      <w:r>
        <w:rPr>
          <w:rFonts w:ascii="Times New Roman" w:hAnsi="Times New Roman" w:cs="Times New Roman"/>
        </w:rPr>
        <w:t xml:space="preserve"> and TF-IDF </w:t>
      </w:r>
      <w:r>
        <w:rPr>
          <w:rFonts w:ascii="Times New Roman" w:hAnsi="Times New Roman" w:cs="Times New Roman"/>
        </w:rPr>
        <w:fldChar w:fldCharType="begin" w:fldLock="1"/>
      </w:r>
      <w:r w:rsidR="003C6DD1">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Pr>
          <w:rFonts w:ascii="Times New Roman" w:hAnsi="Times New Roman" w:cs="Times New Roman"/>
        </w:rPr>
        <w:fldChar w:fldCharType="separate"/>
      </w:r>
      <w:r w:rsidRPr="001416C6">
        <w:rPr>
          <w:rFonts w:ascii="Times New Roman" w:hAnsi="Times New Roman" w:cs="Times New Roman"/>
          <w:noProof/>
        </w:rPr>
        <w:t xml:space="preserve">(Qorib </w:t>
      </w:r>
      <w:r w:rsidRPr="001416C6">
        <w:rPr>
          <w:rFonts w:ascii="Times New Roman" w:hAnsi="Times New Roman" w:cs="Times New Roman"/>
          <w:i/>
          <w:noProof/>
        </w:rPr>
        <w:t>et al.</w:t>
      </w:r>
      <w:r w:rsidRPr="001416C6">
        <w:rPr>
          <w:rFonts w:ascii="Times New Roman" w:hAnsi="Times New Roman" w:cs="Times New Roman"/>
          <w:noProof/>
        </w:rPr>
        <w:t>, 2023)</w:t>
      </w:r>
      <w:r>
        <w:rPr>
          <w:rFonts w:ascii="Times New Roman" w:hAnsi="Times New Roman" w:cs="Times New Roman"/>
        </w:rPr>
        <w:fldChar w:fldCharType="end"/>
      </w:r>
      <w:r w:rsidR="003C6DD1">
        <w:rPr>
          <w:rFonts w:ascii="Times New Roman" w:hAnsi="Times New Roman" w:cs="Times New Roman"/>
        </w:rPr>
        <w:t xml:space="preserve">. They acquired data daily from September 26, 2021 to November 7, 2021, </w:t>
      </w:r>
      <w:proofErr w:type="spellStart"/>
      <w:r w:rsidR="003C6DD1">
        <w:rPr>
          <w:rFonts w:ascii="Times New Roman" w:hAnsi="Times New Roman" w:cs="Times New Roman"/>
        </w:rPr>
        <w:t>comibing</w:t>
      </w:r>
      <w:proofErr w:type="spellEnd"/>
      <w:r w:rsidR="003C6DD1">
        <w:rPr>
          <w:rFonts w:ascii="Times New Roman" w:hAnsi="Times New Roman" w:cs="Times New Roman"/>
        </w:rPr>
        <w:t xml:space="preserve"> the collected tweets into a dataset of 42,790 tweets. The best model post stemming consisted of combining </w:t>
      </w:r>
      <w:proofErr w:type="spellStart"/>
      <w:r w:rsidR="003C6DD1">
        <w:rPr>
          <w:rFonts w:ascii="Times New Roman" w:hAnsi="Times New Roman" w:cs="Times New Roman"/>
        </w:rPr>
        <w:t>TextBlob+TF-IDF+LinearSVC</w:t>
      </w:r>
      <w:proofErr w:type="spellEnd"/>
      <w:r w:rsidR="003C6DD1">
        <w:rPr>
          <w:rFonts w:ascii="Times New Roman" w:hAnsi="Times New Roman" w:cs="Times New Roman"/>
        </w:rPr>
        <w:t xml:space="preserve">, with an accuracy of 0.94860, approximately 95%, with the second best being </w:t>
      </w:r>
      <w:proofErr w:type="spellStart"/>
      <w:r w:rsidR="003C6DD1">
        <w:rPr>
          <w:rFonts w:ascii="Times New Roman" w:hAnsi="Times New Roman" w:cs="Times New Roman"/>
        </w:rPr>
        <w:t>TextBlob+CountVectorizer+TF-IDF+LinearSVC</w:t>
      </w:r>
      <w:proofErr w:type="spellEnd"/>
      <w:r w:rsidR="003C6DD1">
        <w:rPr>
          <w:rFonts w:ascii="Times New Roman" w:hAnsi="Times New Roman" w:cs="Times New Roman"/>
        </w:rPr>
        <w:t xml:space="preserve"> </w:t>
      </w:r>
      <w:r w:rsidR="003C6DD1">
        <w:rPr>
          <w:rFonts w:ascii="Times New Roman" w:hAnsi="Times New Roman" w:cs="Times New Roman"/>
        </w:rPr>
        <w:fldChar w:fldCharType="begin" w:fldLock="1"/>
      </w:r>
      <w:r w:rsidR="00DD4F1A">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3C6DD1">
        <w:rPr>
          <w:rFonts w:ascii="Times New Roman" w:hAnsi="Times New Roman" w:cs="Times New Roman"/>
        </w:rPr>
        <w:fldChar w:fldCharType="separate"/>
      </w:r>
      <w:r w:rsidR="003C6DD1" w:rsidRPr="003C6DD1">
        <w:rPr>
          <w:rFonts w:ascii="Times New Roman" w:hAnsi="Times New Roman" w:cs="Times New Roman"/>
          <w:noProof/>
        </w:rPr>
        <w:t xml:space="preserve">(Qorib </w:t>
      </w:r>
      <w:r w:rsidR="003C6DD1" w:rsidRPr="003C6DD1">
        <w:rPr>
          <w:rFonts w:ascii="Times New Roman" w:hAnsi="Times New Roman" w:cs="Times New Roman"/>
          <w:i/>
          <w:noProof/>
        </w:rPr>
        <w:t>et al.</w:t>
      </w:r>
      <w:r w:rsidR="003C6DD1" w:rsidRPr="003C6DD1">
        <w:rPr>
          <w:rFonts w:ascii="Times New Roman" w:hAnsi="Times New Roman" w:cs="Times New Roman"/>
          <w:noProof/>
        </w:rPr>
        <w:t>, 2023)</w:t>
      </w:r>
      <w:r w:rsidR="003C6DD1">
        <w:rPr>
          <w:rFonts w:ascii="Times New Roman" w:hAnsi="Times New Roman" w:cs="Times New Roman"/>
        </w:rPr>
        <w:fldChar w:fldCharType="end"/>
      </w:r>
      <w:r w:rsidR="003C6DD1">
        <w:rPr>
          <w:rFonts w:ascii="Times New Roman" w:hAnsi="Times New Roman" w:cs="Times New Roman"/>
        </w:rPr>
        <w:t>. The lowest performing model was a combination of Azure+Doc2Vec+DecisionTree with an accuracy of 41.42% and a precision of 0.38715.</w:t>
      </w:r>
      <w:r w:rsidR="00E124C1">
        <w:rPr>
          <w:rFonts w:ascii="Times New Roman" w:hAnsi="Times New Roman" w:cs="Times New Roman"/>
        </w:rPr>
        <w:t xml:space="preserve"> Comparing model results between stemming and lemmatisation, the authors observed an increase in accuracy and precision upon lemmatisa</w:t>
      </w:r>
      <w:r w:rsidR="00C23E63">
        <w:rPr>
          <w:rFonts w:ascii="Times New Roman" w:hAnsi="Times New Roman" w:cs="Times New Roman"/>
        </w:rPr>
        <w:t>ti</w:t>
      </w:r>
      <w:r w:rsidR="00E124C1">
        <w:rPr>
          <w:rFonts w:ascii="Times New Roman" w:hAnsi="Times New Roman" w:cs="Times New Roman"/>
        </w:rPr>
        <w:t xml:space="preserve">on with the </w:t>
      </w:r>
      <w:proofErr w:type="spellStart"/>
      <w:r w:rsidR="00E124C1">
        <w:rPr>
          <w:rFonts w:ascii="Times New Roman" w:hAnsi="Times New Roman" w:cs="Times New Roman"/>
        </w:rPr>
        <w:t>TextBlob+TF-IDF+LinearSVC</w:t>
      </w:r>
      <w:proofErr w:type="spellEnd"/>
      <w:r w:rsidR="00E124C1">
        <w:rPr>
          <w:rFonts w:ascii="Times New Roman" w:hAnsi="Times New Roman" w:cs="Times New Roman"/>
        </w:rPr>
        <w:t xml:space="preserve"> , with an </w:t>
      </w:r>
      <w:proofErr w:type="spellStart"/>
      <w:r w:rsidR="00E124C1">
        <w:rPr>
          <w:rFonts w:ascii="Times New Roman" w:hAnsi="Times New Roman" w:cs="Times New Roman"/>
        </w:rPr>
        <w:t>accraucy</w:t>
      </w:r>
      <w:proofErr w:type="spellEnd"/>
      <w:r w:rsidR="00E124C1">
        <w:rPr>
          <w:rFonts w:ascii="Times New Roman" w:hAnsi="Times New Roman" w:cs="Times New Roman"/>
        </w:rPr>
        <w:t xml:space="preserve"> of 0.96529 or 96.5%. Finally combining stemming and lem</w:t>
      </w:r>
      <w:r w:rsidR="00C23E63">
        <w:rPr>
          <w:rFonts w:ascii="Times New Roman" w:hAnsi="Times New Roman" w:cs="Times New Roman"/>
        </w:rPr>
        <w:t>m</w:t>
      </w:r>
      <w:r w:rsidR="00E124C1">
        <w:rPr>
          <w:rFonts w:ascii="Times New Roman" w:hAnsi="Times New Roman" w:cs="Times New Roman"/>
        </w:rPr>
        <w:t xml:space="preserve">atisation, furtherly increased the accuracy of the </w:t>
      </w:r>
      <w:proofErr w:type="spellStart"/>
      <w:r w:rsidR="00E124C1">
        <w:rPr>
          <w:rFonts w:ascii="Times New Roman" w:hAnsi="Times New Roman" w:cs="Times New Roman"/>
        </w:rPr>
        <w:t>TextBlob+TF-IDF+LinearSVC</w:t>
      </w:r>
      <w:proofErr w:type="spellEnd"/>
      <w:r w:rsidR="00DD4F1A">
        <w:rPr>
          <w:rFonts w:ascii="Times New Roman" w:hAnsi="Times New Roman" w:cs="Times New Roman"/>
        </w:rPr>
        <w:t xml:space="preserve"> from 0.96472 to 0.96752 </w:t>
      </w:r>
      <w:r w:rsidR="00DD4F1A">
        <w:rPr>
          <w:rFonts w:ascii="Times New Roman" w:hAnsi="Times New Roman" w:cs="Times New Roman"/>
        </w:rPr>
        <w:fldChar w:fldCharType="begin" w:fldLock="1"/>
      </w:r>
      <w:r w:rsidR="002A03BE">
        <w:rPr>
          <w:rFonts w:ascii="Times New Roman" w:hAnsi="Times New Roman" w:cs="Times New Roman"/>
        </w:rPr>
        <w:instrText>ADDIN CSL_CITATION {"citationItems":[{"id":"ITEM-1","itemData":{"DOI":"10.1016/J.ESWA.2022.118715","ISSN":"0957-4174","abstract":"In 2019 there was an outbreak of coronavirus pandemic also known as COVID-19. Many scientists believe that the pandemic originated from Wuhan, China, before spreading to other parts of the globe. To reduce the spread of the disease, decision makers encouraged measures such as hand washing, face masking, and social distancing. In early 2021, some countries including the United States began administering COVID-19 vaccines. Vaccination brought a relief to the public; it also generated a lot of debates from anti-vaccine and pro-vaccine groups. The controversy and debate surrounding COVID-19 vaccine influenced the decision of several people in either to accept or reject vaccination. Because of data limitations, social media data, collected through live streaming public tweets using an Application Programming Interface (API) search, is considered a viable and reliable resource to study the opinion of the public on Covid-19 vaccine hesitancy. Thus, this study examines 3 sentiment computation methods (Azure Machine Learning, VADER, and TextBlob) to analyze COVID-19 vaccine hesitancy. Five learning algorithms (Random Forest, Logistics Regression, Decision Tree, LinearSVC, and Naïve Bayes) with different combination of three vectorization methods (Doc2Vec, CountVectorizer, and TF-IDF) were deployed. Vocabulary normalization was threefold; potter stemming, lemmatization, and potter stemming with lemmatization. For each vocabulary normalization strategy, we designed, developed, and evaluated 42 models. The study shows that Covid-19 vaccine hesitancy slowly decreases over time; suggesting that the public gradually feels warm and optimistic about COVID-19 vaccination. Moreover, combining potter stemming and lemmatization increased model performances. Finally, the result of our experiment shows that TextBlob + TF-IDF + LinearSVC has the best performance in classifying public sentiment into positive, neutral, or negative with an accuracy, precision, recall and F1 score of 0.96752, 0.96921, 0.92807 and 0.94702 respectively. It means that the best performance was achieved when using TextBlob sentiment score, with TF-IDF vectorization and LinearSVC classification model. We also found out that combining two vectorizations (CountVectorizer and TF-IDF) decreases model accuracy.","author":[{"dropping-particle":"","family":"Qorib","given":"Miftahul","non-dropping-particle":"","parse-names":false,"suffix":""},{"dropping-particle":"","family":"Oladunni","given":"Timothy","non-dropping-particle":"","parse-names":false,"suffix":""},{"dropping-particle":"","family":"Denis","given":"Max","non-dropping-particle":"","parse-names":false,"suffix":""},{"dropping-particle":"","family":"Ososanya","given":"Esther","non-dropping-particle":"","parse-names":false,"suffix":""},{"dropping-particle":"","family":"Cotae","given":"Paul","non-dropping-particle":"","parse-names":false,"suffix":""}],"container-title":"Expert Systems with Applications","id":"ITEM-1","issued":{"date-parts":[["2023","2","1"]]},"page":"118715","publisher":"Pergamon","title":"Covid-19 vaccine hesitancy: Text mining, sentiment analysis and machine learning on COVID-19 vaccination Twitter dataset","type":"article-journal","volume":"212"},"uris":["http://www.mendeley.com/documents/?uuid=609c602f-b16d-3308-a30a-1642478922bc"]}],"mendeley":{"formattedCitation":"(Qorib &lt;i&gt;et al.&lt;/i&gt;, 2023)","plainTextFormattedCitation":"(Qorib et al., 2023)","previouslyFormattedCitation":"(Qorib &lt;i&gt;et al.&lt;/i&gt;, 2023)"},"properties":{"noteIndex":0},"schema":"https://github.com/citation-style-language/schema/raw/master/csl-citation.json"}</w:instrText>
      </w:r>
      <w:r w:rsidR="00DD4F1A">
        <w:rPr>
          <w:rFonts w:ascii="Times New Roman" w:hAnsi="Times New Roman" w:cs="Times New Roman"/>
        </w:rPr>
        <w:fldChar w:fldCharType="separate"/>
      </w:r>
      <w:r w:rsidR="00DD4F1A" w:rsidRPr="00DD4F1A">
        <w:rPr>
          <w:rFonts w:ascii="Times New Roman" w:hAnsi="Times New Roman" w:cs="Times New Roman"/>
          <w:noProof/>
        </w:rPr>
        <w:t xml:space="preserve">(Qorib </w:t>
      </w:r>
      <w:r w:rsidR="00DD4F1A" w:rsidRPr="00DD4F1A">
        <w:rPr>
          <w:rFonts w:ascii="Times New Roman" w:hAnsi="Times New Roman" w:cs="Times New Roman"/>
          <w:i/>
          <w:noProof/>
        </w:rPr>
        <w:t>et al.</w:t>
      </w:r>
      <w:r w:rsidR="00DD4F1A" w:rsidRPr="00DD4F1A">
        <w:rPr>
          <w:rFonts w:ascii="Times New Roman" w:hAnsi="Times New Roman" w:cs="Times New Roman"/>
          <w:noProof/>
        </w:rPr>
        <w:t>, 2023)</w:t>
      </w:r>
      <w:r w:rsidR="00DD4F1A">
        <w:rPr>
          <w:rFonts w:ascii="Times New Roman" w:hAnsi="Times New Roman" w:cs="Times New Roman"/>
        </w:rPr>
        <w:fldChar w:fldCharType="end"/>
      </w:r>
      <w:r w:rsidR="00DD4F1A">
        <w:rPr>
          <w:rFonts w:ascii="Times New Roman" w:hAnsi="Times New Roman" w:cs="Times New Roman"/>
        </w:rPr>
        <w:t>.</w:t>
      </w:r>
      <w:r w:rsidR="00435CB1">
        <w:rPr>
          <w:rFonts w:ascii="Times New Roman" w:hAnsi="Times New Roman" w:cs="Times New Roman"/>
        </w:rPr>
        <w:t xml:space="preserve"> Taken together these results indicate that the combination of sentiment classification methods, vectorisation techniques and model choice can have a marked effect on the overall accuracy of sentiment classification models.</w:t>
      </w:r>
    </w:p>
    <w:p w14:paraId="037AF39D" w14:textId="77777777" w:rsidR="00BF1656" w:rsidRDefault="00BF1656" w:rsidP="00166D1A">
      <w:pPr>
        <w:spacing w:line="360" w:lineRule="auto"/>
        <w:rPr>
          <w:rFonts w:ascii="Times New Roman" w:hAnsi="Times New Roman" w:cs="Times New Roman"/>
        </w:rPr>
      </w:pPr>
    </w:p>
    <w:p w14:paraId="280B96C9" w14:textId="77777777" w:rsidR="00BF1656" w:rsidRPr="001416C6" w:rsidRDefault="00BF1656" w:rsidP="00166D1A">
      <w:pPr>
        <w:spacing w:line="360" w:lineRule="auto"/>
        <w:rPr>
          <w:rFonts w:ascii="Times New Roman" w:hAnsi="Times New Roman" w:cs="Times New Roman"/>
        </w:rPr>
      </w:pPr>
    </w:p>
    <w:p w14:paraId="764A450B" w14:textId="77777777" w:rsidR="001416C6" w:rsidRDefault="001416C6" w:rsidP="00166D1A">
      <w:pPr>
        <w:spacing w:line="360" w:lineRule="auto"/>
        <w:rPr>
          <w:rFonts w:ascii="Times New Roman" w:hAnsi="Times New Roman" w:cs="Times New Roman"/>
        </w:rPr>
      </w:pPr>
    </w:p>
    <w:p w14:paraId="4C68AFFB" w14:textId="77777777" w:rsidR="001416C6" w:rsidRDefault="001416C6" w:rsidP="00166D1A">
      <w:pPr>
        <w:spacing w:line="360" w:lineRule="auto"/>
        <w:rPr>
          <w:rFonts w:ascii="Times New Roman" w:hAnsi="Times New Roman" w:cs="Times New Roman"/>
        </w:rPr>
      </w:pPr>
    </w:p>
    <w:p w14:paraId="0C985350" w14:textId="59D21FD8" w:rsidR="00AE05DC" w:rsidRDefault="003313ED" w:rsidP="00166D1A">
      <w:pPr>
        <w:spacing w:line="360" w:lineRule="auto"/>
        <w:rPr>
          <w:rFonts w:ascii="Times New Roman" w:hAnsi="Times New Roman" w:cs="Times New Roman"/>
        </w:rPr>
      </w:pPr>
      <w:r>
        <w:rPr>
          <w:rFonts w:ascii="Times New Roman" w:hAnsi="Times New Roman" w:cs="Times New Roman"/>
        </w:rPr>
        <w:t xml:space="preserve">Many studies have taken advantage of the multiple sentiment analysis techniques mentioned in the previous sections. Rustam et al. 2021 give a comprehensive overview and compare methods used </w:t>
      </w:r>
      <w:r w:rsidR="00CD0CFB">
        <w:rPr>
          <w:rFonts w:ascii="Times New Roman" w:hAnsi="Times New Roman" w:cs="Times New Roman"/>
        </w:rPr>
        <w:t>in covid-19</w:t>
      </w:r>
      <w:r>
        <w:rPr>
          <w:rFonts w:ascii="Times New Roman" w:hAnsi="Times New Roman" w:cs="Times New Roman"/>
        </w:rPr>
        <w:t xml:space="preserve"> tweet sentiment modelling </w:t>
      </w:r>
      <w:r>
        <w:rPr>
          <w:rFonts w:ascii="Times New Roman" w:hAnsi="Times New Roman" w:cs="Times New Roman"/>
        </w:rPr>
        <w:fldChar w:fldCharType="begin" w:fldLock="1"/>
      </w:r>
      <w:r w:rsidR="00CD0CF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Pr>
          <w:rFonts w:ascii="Times New Roman" w:hAnsi="Times New Roman" w:cs="Times New Roman"/>
        </w:rPr>
        <w:fldChar w:fldCharType="separate"/>
      </w:r>
      <w:r w:rsidRPr="003313ED">
        <w:rPr>
          <w:rFonts w:ascii="Times New Roman" w:hAnsi="Times New Roman" w:cs="Times New Roman"/>
          <w:noProof/>
        </w:rPr>
        <w:t xml:space="preserve">(Rustam </w:t>
      </w:r>
      <w:r w:rsidRPr="003313ED">
        <w:rPr>
          <w:rFonts w:ascii="Times New Roman" w:hAnsi="Times New Roman" w:cs="Times New Roman"/>
          <w:i/>
          <w:noProof/>
        </w:rPr>
        <w:t>et al.</w:t>
      </w:r>
      <w:r w:rsidRPr="003313ED">
        <w:rPr>
          <w:rFonts w:ascii="Times New Roman" w:hAnsi="Times New Roman" w:cs="Times New Roman"/>
          <w:noProof/>
        </w:rPr>
        <w:t>, 2021)</w:t>
      </w:r>
      <w:r>
        <w:rPr>
          <w:rFonts w:ascii="Times New Roman" w:hAnsi="Times New Roman" w:cs="Times New Roman"/>
        </w:rPr>
        <w:fldChar w:fldCharType="end"/>
      </w:r>
      <w:r>
        <w:rPr>
          <w:rFonts w:ascii="Times New Roman" w:hAnsi="Times New Roman" w:cs="Times New Roman"/>
        </w:rPr>
        <w:t>. They make use of the tweet IDs provided by the IEEE data port to scrape tweets with their own in house Twitter scraper</w:t>
      </w:r>
      <w:r w:rsidR="008B00B0">
        <w:rPr>
          <w:rFonts w:ascii="Times New Roman" w:hAnsi="Times New Roman" w:cs="Times New Roman"/>
        </w:rPr>
        <w:t xml:space="preserve"> and measure tweet polarity applying a number machine learning methods such as </w:t>
      </w:r>
      <w:proofErr w:type="spellStart"/>
      <w:r w:rsidR="008B00B0">
        <w:rPr>
          <w:rFonts w:ascii="Times New Roman" w:hAnsi="Times New Roman" w:cs="Times New Roman"/>
        </w:rPr>
        <w:t>RFClassifier</w:t>
      </w:r>
      <w:proofErr w:type="spellEnd"/>
      <w:r w:rsidR="008B00B0">
        <w:rPr>
          <w:rFonts w:ascii="Times New Roman" w:hAnsi="Times New Roman" w:cs="Times New Roman"/>
        </w:rPr>
        <w:t xml:space="preserve"> (accuracy = 0.86), </w:t>
      </w:r>
      <w:proofErr w:type="spellStart"/>
      <w:r w:rsidR="008B00B0">
        <w:rPr>
          <w:rFonts w:ascii="Times New Roman" w:hAnsi="Times New Roman" w:cs="Times New Roman"/>
        </w:rPr>
        <w:t>XGBoost</w:t>
      </w:r>
      <w:proofErr w:type="spellEnd"/>
      <w:r w:rsidR="008B00B0">
        <w:rPr>
          <w:rFonts w:ascii="Times New Roman" w:hAnsi="Times New Roman" w:cs="Times New Roman"/>
        </w:rPr>
        <w:t xml:space="preserve"> Classifier (accuracy = 0.85), SVC (accuracy = 0.85), Extra trees Classifier (ETC)</w:t>
      </w:r>
      <w:r w:rsidR="008B00B0" w:rsidRPr="008B00B0">
        <w:rPr>
          <w:rFonts w:ascii="Times New Roman" w:hAnsi="Times New Roman" w:cs="Times New Roman"/>
        </w:rPr>
        <w:t xml:space="preserve"> </w:t>
      </w:r>
      <w:r w:rsidR="008B00B0">
        <w:rPr>
          <w:rFonts w:ascii="Times New Roman" w:hAnsi="Times New Roman" w:cs="Times New Roman"/>
        </w:rPr>
        <w:t>(accuracy = 0.88*),  and DT Classifier (accuracy = 0.83).</w:t>
      </w:r>
      <w:r w:rsidR="00AE05DC">
        <w:rPr>
          <w:rFonts w:ascii="Times New Roman" w:hAnsi="Times New Roman" w:cs="Times New Roman"/>
        </w:rPr>
        <w:t xml:space="preserve">  They compare their own sentiment classification (SS2) vs that of the sentiment calculated in the IEEE data port repository (SS1) and conclude the performance of the models used were similar with the two sentiment classifications. Interestingly, they concatenated the results of the Bag of words (</w:t>
      </w:r>
      <w:proofErr w:type="spellStart"/>
      <w:r w:rsidR="00AE05DC">
        <w:rPr>
          <w:rFonts w:ascii="Times New Roman" w:hAnsi="Times New Roman" w:cs="Times New Roman"/>
        </w:rPr>
        <w:t>BoW</w:t>
      </w:r>
      <w:proofErr w:type="spellEnd"/>
      <w:r w:rsidR="00AE05DC">
        <w:rPr>
          <w:rFonts w:ascii="Times New Roman" w:hAnsi="Times New Roman" w:cs="Times New Roman"/>
        </w:rPr>
        <w:t>) and TFIDF</w:t>
      </w:r>
      <w:r w:rsidR="00CD0CFB">
        <w:rPr>
          <w:rFonts w:ascii="Times New Roman" w:hAnsi="Times New Roman" w:cs="Times New Roman"/>
        </w:rPr>
        <w:t>, two</w:t>
      </w:r>
      <w:r w:rsidR="00AE05DC">
        <w:rPr>
          <w:rFonts w:ascii="Times New Roman" w:hAnsi="Times New Roman" w:cs="Times New Roman"/>
        </w:rPr>
        <w:t xml:space="preserve"> word to vector algorithms</w:t>
      </w:r>
      <w:r w:rsidR="00CD0CFB">
        <w:rPr>
          <w:rFonts w:ascii="Times New Roman" w:hAnsi="Times New Roman" w:cs="Times New Roman"/>
        </w:rPr>
        <w:t>,</w:t>
      </w:r>
      <w:r w:rsidR="00AE05DC">
        <w:rPr>
          <w:rFonts w:ascii="Times New Roman" w:hAnsi="Times New Roman" w:cs="Times New Roman"/>
        </w:rPr>
        <w:t xml:space="preserve"> and saw an overall </w:t>
      </w:r>
      <w:r w:rsidR="00AE05DC">
        <w:rPr>
          <w:rFonts w:ascii="Times New Roman" w:hAnsi="Times New Roman" w:cs="Times New Roman"/>
        </w:rPr>
        <w:lastRenderedPageBreak/>
        <w:t>increase in the performance of each model use</w:t>
      </w:r>
      <w:r w:rsidR="00CD0CFB">
        <w:rPr>
          <w:rFonts w:ascii="Times New Roman" w:hAnsi="Times New Roman" w:cs="Times New Roman"/>
        </w:rPr>
        <w:t>d</w:t>
      </w:r>
      <w:r w:rsidR="00AE05DC">
        <w:rPr>
          <w:rFonts w:ascii="Times New Roman" w:hAnsi="Times New Roman" w:cs="Times New Roman"/>
        </w:rPr>
        <w:t xml:space="preserve">, for example the ETC model went from an accuracy of 0.92 to 0.93 thus increasing the accuracy of the model. This is an interesting finding in that creating more dimensions in the data by vectorizing the data by two methods can be used to increase the accuracy of a model. Also within this study, LSTM is used for sentiment classification and saw an overall decrease in accuracy </w:t>
      </w:r>
      <w:r w:rsidR="00ED2ADA">
        <w:rPr>
          <w:rFonts w:ascii="Times New Roman" w:hAnsi="Times New Roman" w:cs="Times New Roman"/>
        </w:rPr>
        <w:t>&lt;0.8.</w:t>
      </w:r>
      <w:r w:rsidR="00AE05DC">
        <w:rPr>
          <w:rFonts w:ascii="Times New Roman" w:hAnsi="Times New Roman" w:cs="Times New Roman"/>
        </w:rPr>
        <w:t xml:space="preserve"> </w:t>
      </w:r>
      <w:r w:rsidR="00CD0CFB">
        <w:rPr>
          <w:rFonts w:ascii="Times New Roman" w:hAnsi="Times New Roman" w:cs="Times New Roman"/>
        </w:rPr>
        <w:t xml:space="preserve">Rustam </w:t>
      </w:r>
      <w:r w:rsidR="00CD0CFB" w:rsidRPr="00CD0CFB">
        <w:rPr>
          <w:rFonts w:ascii="Times New Roman" w:hAnsi="Times New Roman" w:cs="Times New Roman"/>
          <w:i/>
          <w:iCs/>
        </w:rPr>
        <w:t>et al</w:t>
      </w:r>
      <w:r w:rsidR="00CD0CFB">
        <w:rPr>
          <w:rFonts w:ascii="Times New Roman" w:hAnsi="Times New Roman" w:cs="Times New Roman"/>
        </w:rPr>
        <w:t>.</w:t>
      </w:r>
      <w:r w:rsidR="00AE05DC">
        <w:rPr>
          <w:rFonts w:ascii="Times New Roman" w:hAnsi="Times New Roman" w:cs="Times New Roman"/>
        </w:rPr>
        <w:t xml:space="preserve"> conclude the study by stating that the ETC model is of the highest accuracy with an accuracy score of 0.93</w:t>
      </w:r>
      <w:r w:rsidR="00CD0CFB">
        <w:rPr>
          <w:rFonts w:ascii="Times New Roman" w:hAnsi="Times New Roman" w:cs="Times New Roman"/>
        </w:rPr>
        <w:t xml:space="preserve"> </w:t>
      </w:r>
      <w:r w:rsidR="00CD0CFB">
        <w:rPr>
          <w:rFonts w:ascii="Times New Roman" w:hAnsi="Times New Roman" w:cs="Times New Roman"/>
        </w:rPr>
        <w:fldChar w:fldCharType="begin" w:fldLock="1"/>
      </w:r>
      <w:r w:rsidR="0070060B">
        <w:rPr>
          <w:rFonts w:ascii="Times New Roman" w:hAnsi="Times New Roman" w:cs="Times New Roman"/>
        </w:rPr>
        <w:instrText>ADDIN CSL_CITATION {"citationItems":[{"id":"ITEM-1","itemData":{"DOI":"10.1371/JOURNAL.PONE.0245909","ISSN":"19326203","PMID":"33630869","abstract":"The spread of Covid-19 has resulted in worldwide health concerns. Social media is increasingly used to share news and opinions about it. A realistic assessment of the situation is necessary to utilize resources optimally and appropriately. In this research, we perform Covid-19 tweets sentiment analysis using a supervised machine learning approach. Identification of Covid-19 sentiments from tweets would allow informed decisions for better handling the current pandemic situation. The used dataset is extracted from Twitter using IDs as provided by the IEEE data port. Tweets are extracted by an in-house built crawler that uses the Tweepy library. The dataset is cleaned using the preprocessing techniques and sentiments are extracted using the TextBlob library. The contribution of this work is the performance evaluation of various machine learning classifiers using our proposed feature set. This set is formed by concatenating the bag-of-words and the term frequency-inverse document frequency. Tweets are classified as positive, neutral, or negative. Performance of classifiers is evaluated on the accuracy, precision, recall, and F1 score. For completeness, further investigation is made on the dataset using the Long Short-Term Memory (LSTM) architecture of the deep learning model. The results show that Extra Trees Classifiers outperform all other models by achieving a 0.93 accuracy score using our proposed concatenated features set. The LSTM achieves low accuracy as compared to machine learning classifiers. To demonstrate the effectiveness of our proposed feature set, the results are compared with the Vader sentiment analysis technique based on the GloVe feature extraction approach.","author":[{"dropping-particle":"","family":"Rustam","given":"Furqan","non-dropping-particle":"","parse-names":false,"suffix":""},{"dropping-particle":"","family":"Khalid","given":"Madiha","non-dropping-particle":"","parse-names":false,"suffix":""},{"dropping-particle":"","family":"Aslam","given":"Waqar","non-dropping-particle":"","parse-names":false,"suffix":""},{"dropping-particle":"","family":"Rupapara","given":"Vaibhav","non-dropping-particle":"","parse-names":false,"suffix":""},{"dropping-particle":"","family":"Mehmood","given":"Arif","non-dropping-particle":"","parse-names":false,"suffix":""},{"dropping-particle":"","family":"Choi","given":"Gyu Sang","non-dropping-particle":"","parse-names":false,"suffix":""}],"container-title":"PLoS ONE","id":"ITEM-1","issue":"2","issued":{"date-parts":[["2021","2","1"]]},"publisher":"PLOS","title":"A performance comparison of supervised machine learning models for Covid-19 tweets sentiment analysis","type":"article-journal","volume":"16"},"uris":["http://www.mendeley.com/documents/?uuid=d4c72a11-335e-3b78-afea-b3b39bc3e286"]}],"mendeley":{"formattedCitation":"(Rustam &lt;i&gt;et al.&lt;/i&gt;, 2021)","plainTextFormattedCitation":"(Rustam et al., 2021)","previouslyFormattedCitation":"(Rustam &lt;i&gt;et al.&lt;/i&gt;, 2021)"},"properties":{"noteIndex":0},"schema":"https://github.com/citation-style-language/schema/raw/master/csl-citation.json"}</w:instrText>
      </w:r>
      <w:r w:rsidR="00CD0CFB">
        <w:rPr>
          <w:rFonts w:ascii="Times New Roman" w:hAnsi="Times New Roman" w:cs="Times New Roman"/>
        </w:rPr>
        <w:fldChar w:fldCharType="separate"/>
      </w:r>
      <w:r w:rsidR="00CD0CFB" w:rsidRPr="00CD0CFB">
        <w:rPr>
          <w:rFonts w:ascii="Times New Roman" w:hAnsi="Times New Roman" w:cs="Times New Roman"/>
          <w:noProof/>
        </w:rPr>
        <w:t xml:space="preserve">(Rustam </w:t>
      </w:r>
      <w:r w:rsidR="00CD0CFB" w:rsidRPr="00CD0CFB">
        <w:rPr>
          <w:rFonts w:ascii="Times New Roman" w:hAnsi="Times New Roman" w:cs="Times New Roman"/>
          <w:i/>
          <w:noProof/>
        </w:rPr>
        <w:t>et al.</w:t>
      </w:r>
      <w:r w:rsidR="00CD0CFB" w:rsidRPr="00CD0CFB">
        <w:rPr>
          <w:rFonts w:ascii="Times New Roman" w:hAnsi="Times New Roman" w:cs="Times New Roman"/>
          <w:noProof/>
        </w:rPr>
        <w:t>, 2021)</w:t>
      </w:r>
      <w:r w:rsidR="00CD0CFB">
        <w:rPr>
          <w:rFonts w:ascii="Times New Roman" w:hAnsi="Times New Roman" w:cs="Times New Roman"/>
        </w:rPr>
        <w:fldChar w:fldCharType="end"/>
      </w:r>
      <w:r w:rsidR="00AE05DC">
        <w:rPr>
          <w:rFonts w:ascii="Times New Roman" w:hAnsi="Times New Roman" w:cs="Times New Roman"/>
        </w:rPr>
        <w:t xml:space="preserve">. </w:t>
      </w:r>
    </w:p>
    <w:p w14:paraId="26DCD4A3" w14:textId="77777777" w:rsidR="007B26BC" w:rsidRDefault="007B26BC" w:rsidP="00166D1A">
      <w:pPr>
        <w:spacing w:line="360" w:lineRule="auto"/>
        <w:rPr>
          <w:rFonts w:ascii="Times New Roman" w:hAnsi="Times New Roman" w:cs="Times New Roman"/>
        </w:rPr>
      </w:pPr>
    </w:p>
    <w:p w14:paraId="1DB80CFE" w14:textId="2EB12688" w:rsidR="00BF1656" w:rsidRPr="00BF1656" w:rsidRDefault="00BF1656" w:rsidP="00BF1656">
      <w:pPr>
        <w:spacing w:line="360" w:lineRule="auto"/>
        <w:rPr>
          <w:rFonts w:ascii="Times New Roman" w:hAnsi="Times New Roman" w:cs="Times New Roman"/>
        </w:rPr>
      </w:pPr>
      <w:r>
        <w:rPr>
          <w:rFonts w:ascii="Times New Roman" w:hAnsi="Times New Roman" w:cs="Times New Roman"/>
        </w:rPr>
        <w:t>Apart from classical classification models, and combinations of sentiment calculation and vectorisation, deep learning methods have been applied to predict sentiment in covid 19 from different platforms providing textual data</w:t>
      </w:r>
      <w:r>
        <w:rPr>
          <w:rFonts w:ascii="Times New Roman" w:hAnsi="Times New Roman" w:cs="Times New Roman"/>
        </w:rPr>
        <w:t xml:space="preserve"> Mansoor </w:t>
      </w:r>
      <w:r w:rsidRPr="00BF1656">
        <w:rPr>
          <w:rFonts w:ascii="Times New Roman" w:hAnsi="Times New Roman" w:cs="Times New Roman"/>
          <w:i/>
          <w:iCs/>
        </w:rPr>
        <w:t>et al.</w:t>
      </w:r>
      <w:r>
        <w:rPr>
          <w:rFonts w:ascii="Times New Roman" w:hAnsi="Times New Roman" w:cs="Times New Roman"/>
        </w:rPr>
        <w:t xml:space="preserve"> 2020, used </w:t>
      </w:r>
      <w:proofErr w:type="spellStart"/>
      <w:r>
        <w:rPr>
          <w:rFonts w:ascii="Times New Roman" w:hAnsi="Times New Roman" w:cs="Times New Roman"/>
        </w:rPr>
        <w:t>TwitterScraper</w:t>
      </w:r>
      <w:proofErr w:type="spellEnd"/>
      <w:r>
        <w:rPr>
          <w:rFonts w:ascii="Times New Roman" w:hAnsi="Times New Roman" w:cs="Times New Roman"/>
        </w:rPr>
        <w:t xml:space="preserve"> to collect tweet datasets on different covid 19 related topics such as </w:t>
      </w:r>
      <w:r w:rsidR="002A03BE">
        <w:rPr>
          <w:rFonts w:ascii="Times New Roman" w:hAnsi="Times New Roman" w:cs="Times New Roman"/>
        </w:rPr>
        <w:t xml:space="preserve">general corona virus tweets, online learning tweets and work from tweets. The corona virus tweets dataset was used to train an LSTM model and an ANN model along with VADER to calculate tweet polarity. The LSTM showed superior accuracy of 84.5%, while the ANN showed an accuracy of 76%, showing that these models can be efficiently implemented to perform sentiment classification tasks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eviouslyFormattedCitation":"(Mansoor &lt;i&gt;et al.&lt;/i&gt;,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xml:space="preserve">. The authors collected tweets over a number of months analysing sentiment over the course of several months. An interesting finding was there was a marked change in the ratio of negative to positive tweets about coronavirus, in favour of negative tweet sentiment, with a more even ratio in the later months of the study </w:t>
      </w:r>
      <w:r w:rsidR="002A03BE">
        <w:rPr>
          <w:rFonts w:ascii="Times New Roman" w:hAnsi="Times New Roman" w:cs="Times New Roman"/>
        </w:rPr>
        <w:fldChar w:fldCharType="begin" w:fldLock="1"/>
      </w:r>
      <w:r w:rsidR="002A03BE">
        <w:rPr>
          <w:rFonts w:ascii="Times New Roman" w:hAnsi="Times New Roman" w:cs="Times New Roman"/>
        </w:rPr>
        <w:instrText>ADDIN CSL_CITATION {"citationItems":[{"id":"ITEM-1","itemData":{"abstract":"The Coronavirus pandemic has affected the normal course of life. People\naround the world have taken to social media to express their opinions and\ngeneral emotions regarding this phenomenon that has taken over the world by\nstorm. The social networking site, Twitter showed an unprecedented increase in\ntweets related to the novel Coronavirus in a very short span of time. This\npaper presents the global sentiment analysis of tweets related to Coronavirus\nand how the sentiment of people in different countries has changed over time.\nFurthermore, to determine the impact of Coronavirus on daily aspects of life,\ntweets related to Work From Home (WFH) and Online Learning were scraped and the\nchange in sentiment over time was observed. In addition, various Machine\nLearning models such as Long Short Term Memory (LSTM) and Artificial Neural\nNetworks (ANN) were implemented for sentiment classification and their\naccuracies were determined. Exploratory data analysis was also performed for a\ndataset providing information about the number of confirmed cases on a per-day\nbasis in a few of the worst-hit countries to provide a comparison between the\nchange in sentiment with the change in cases since the start of this pandemic\ntill June 2020.","author":[{"dropping-particle":"","family":"Mansoor","given":"Muvazima","non-dropping-particle":"","parse-names":false,"suffix":""},{"dropping-particle":"","family":"Gurumurthy","given":"Kirthika","non-dropping-particle":"","parse-names":false,"suffix":""},{"dropping-particle":"","family":"U","given":"Anantharam R","non-dropping-particle":"","parse-names":false,"suffix":""},{"dropping-particle":"","family":"Prasad","given":"V R Badri","non-dropping-particle":"","parse-names":false,"suffix":""}],"id":"ITEM-1","issued":{"date-parts":[["2020","10","27"]]},"title":"Global Sentiment Analysis Of COVID-19 Tweets Over Time","type":"article-journal"},"uris":["http://www.mendeley.com/documents/?uuid=0d61e608-fc56-335c-afdb-0488bb44a14c"]}],"mendeley":{"formattedCitation":"(Mansoor &lt;i&gt;et al.&lt;/i&gt;, 2020)","plainTextFormattedCitation":"(Mansoor et al., 2020)"},"properties":{"noteIndex":0},"schema":"https://github.com/citation-style-language/schema/raw/master/csl-citation.json"}</w:instrText>
      </w:r>
      <w:r w:rsidR="002A03BE">
        <w:rPr>
          <w:rFonts w:ascii="Times New Roman" w:hAnsi="Times New Roman" w:cs="Times New Roman"/>
        </w:rPr>
        <w:fldChar w:fldCharType="separate"/>
      </w:r>
      <w:r w:rsidR="002A03BE" w:rsidRPr="002A03BE">
        <w:rPr>
          <w:rFonts w:ascii="Times New Roman" w:hAnsi="Times New Roman" w:cs="Times New Roman"/>
          <w:noProof/>
        </w:rPr>
        <w:t xml:space="preserve">(Mansoor </w:t>
      </w:r>
      <w:r w:rsidR="002A03BE" w:rsidRPr="002A03BE">
        <w:rPr>
          <w:rFonts w:ascii="Times New Roman" w:hAnsi="Times New Roman" w:cs="Times New Roman"/>
          <w:i/>
          <w:noProof/>
        </w:rPr>
        <w:t>et al.</w:t>
      </w:r>
      <w:r w:rsidR="002A03BE" w:rsidRPr="002A03BE">
        <w:rPr>
          <w:rFonts w:ascii="Times New Roman" w:hAnsi="Times New Roman" w:cs="Times New Roman"/>
          <w:noProof/>
        </w:rPr>
        <w:t>, 2020)</w:t>
      </w:r>
      <w:r w:rsidR="002A03BE">
        <w:rPr>
          <w:rFonts w:ascii="Times New Roman" w:hAnsi="Times New Roman" w:cs="Times New Roman"/>
        </w:rPr>
        <w:fldChar w:fldCharType="end"/>
      </w:r>
      <w:r w:rsidR="002A03BE">
        <w:rPr>
          <w:rFonts w:ascii="Times New Roman" w:hAnsi="Times New Roman" w:cs="Times New Roman"/>
        </w:rPr>
        <w:t>. This study highlights not only that deep learning techniques can be applied for sentiment classification tasks but sentiment analysis can be harnessed to evaluate opinion on a certain topic over time.</w:t>
      </w:r>
    </w:p>
    <w:p w14:paraId="3D3D3020" w14:textId="77777777" w:rsidR="003645C3" w:rsidRDefault="003645C3" w:rsidP="00166D1A">
      <w:pPr>
        <w:spacing w:line="360" w:lineRule="auto"/>
        <w:rPr>
          <w:rFonts w:ascii="Times New Roman" w:hAnsi="Times New Roman" w:cs="Times New Roman"/>
        </w:rPr>
      </w:pPr>
    </w:p>
    <w:p w14:paraId="6F6C1F5A" w14:textId="5787AE69"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In one particularly interesting study the sentiment of covid19 was compared between twitter and reddit, two popular social media outlet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Ahmad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Overall these two studies highlight two </w:t>
      </w:r>
      <w:r w:rsidRPr="00047BCE">
        <w:rPr>
          <w:rFonts w:ascii="Times New Roman" w:hAnsi="Times New Roman" w:cs="Times New Roman"/>
        </w:rPr>
        <w:lastRenderedPageBreak/>
        <w:t>sentiment analysis was a critical element of DA which contributed to understanding of how the pandemic was unfolding.</w:t>
      </w: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7CE7D6E4"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 19 pandemic for instance, in predicting important metrics such as case numbers, new waves, vaccine uptake levels and economic metrics.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 pandemic using the vast quantity of available datasets it is possible to fine tune forecasting models for the prediction of pandemic metrics in order to attain the models which are best suited for prediction. Given this project aims to use for</w:t>
      </w:r>
      <w:r w:rsidR="00CD0CFB">
        <w:rPr>
          <w:rFonts w:ascii="Times New Roman" w:hAnsi="Times New Roman" w:cs="Times New Roman"/>
        </w:rPr>
        <w:t>e</w:t>
      </w:r>
      <w:r w:rsidR="00832935">
        <w:rPr>
          <w:rFonts w:ascii="Times New Roman" w:hAnsi="Times New Roman" w:cs="Times New Roman"/>
        </w:rPr>
        <w:t xml:space="preserve">casting models for the prediction of vaccination levels during covid 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11113D6" w14:textId="1FA39F13"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be able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autoregressive moving average models such as ARIMA, and recurrent neural </w:t>
      </w:r>
      <w:r>
        <w:rPr>
          <w:rFonts w:ascii="Times New Roman" w:hAnsi="Times New Roman" w:cs="Times New Roman"/>
        </w:rPr>
        <w:lastRenderedPageBreak/>
        <w:t xml:space="preserve">network based models such as Long short term memory (LSTM) models and gradient recurrent unit (GRU).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49872FE9"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3.7 Time series analysis in covid 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w:t>
      </w:r>
      <w:r>
        <w:rPr>
          <w:rFonts w:ascii="Times New Roman" w:hAnsi="Times New Roman" w:cs="Times New Roman"/>
          <w:color w:val="000000" w:themeColor="text1"/>
          <w:shd w:val="clear" w:color="auto" w:fill="FFFFFF"/>
        </w:rPr>
        <w:lastRenderedPageBreak/>
        <w:t xml:space="preserve">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w:t>
      </w:r>
      <w:r w:rsidRPr="00047BCE">
        <w:rPr>
          <w:rFonts w:ascii="Times New Roman" w:hAnsi="Times New Roman" w:cs="Times New Roman"/>
        </w:rPr>
        <w:lastRenderedPageBreak/>
        <w:t xml:space="preserve">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w:t>
      </w:r>
      <w:r>
        <w:rPr>
          <w:rFonts w:ascii="Times New Roman" w:hAnsi="Times New Roman" w:cs="Times New Roman"/>
        </w:rPr>
        <w:lastRenderedPageBreak/>
        <w:t xml:space="preserve">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209CA19D" w14:textId="77777777" w:rsidR="00510C19" w:rsidRDefault="00510C19" w:rsidP="00F83CC9">
      <w:pPr>
        <w:spacing w:line="360" w:lineRule="auto"/>
        <w:rPr>
          <w:rFonts w:ascii="Times New Roman" w:hAnsi="Times New Roman" w:cs="Times New Roman"/>
          <w:b/>
          <w:bCs/>
          <w:sz w:val="28"/>
          <w:szCs w:val="28"/>
          <w:u w:val="single"/>
        </w:rPr>
      </w:pPr>
    </w:p>
    <w:p w14:paraId="558A94E4" w14:textId="490003BF"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t>4.Results</w:t>
      </w:r>
      <w:r w:rsidR="006C61AD">
        <w:rPr>
          <w:rFonts w:ascii="Times New Roman" w:hAnsi="Times New Roman" w:cs="Times New Roman"/>
          <w:b/>
          <w:bCs/>
          <w:sz w:val="28"/>
          <w:szCs w:val="28"/>
          <w:u w:val="single"/>
        </w:rPr>
        <w:t xml:space="preserve"> (2000-2500 words)</w:t>
      </w:r>
    </w:p>
    <w:p w14:paraId="3452930C" w14:textId="2F8D54F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1 Sentiment analysis of covid 19 tweets</w:t>
      </w:r>
    </w:p>
    <w:p w14:paraId="5BDFE775" w14:textId="76D166CD" w:rsidR="00653A7F" w:rsidRPr="00653A7F" w:rsidRDefault="00653A7F" w:rsidP="00F83CC9">
      <w:pPr>
        <w:spacing w:line="360" w:lineRule="auto"/>
        <w:rPr>
          <w:rFonts w:ascii="Times New Roman" w:hAnsi="Times New Roman" w:cs="Times New Roman"/>
          <w:b/>
          <w:bCs/>
        </w:rPr>
      </w:pPr>
      <w:r w:rsidRPr="00653A7F">
        <w:rPr>
          <w:rFonts w:ascii="Times New Roman" w:hAnsi="Times New Roman" w:cs="Times New Roman"/>
          <w:b/>
          <w:bCs/>
        </w:rPr>
        <w:t>4.1.1 Collection and pre</w:t>
      </w:r>
      <w:r>
        <w:rPr>
          <w:rFonts w:ascii="Times New Roman" w:hAnsi="Times New Roman" w:cs="Times New Roman"/>
          <w:b/>
          <w:bCs/>
        </w:rPr>
        <w:t>-</w:t>
      </w:r>
      <w:r w:rsidRPr="00653A7F">
        <w:rPr>
          <w:rFonts w:ascii="Times New Roman" w:hAnsi="Times New Roman" w:cs="Times New Roman"/>
          <w:b/>
          <w:bCs/>
        </w:rPr>
        <w:t>processing of Tweet data</w:t>
      </w:r>
    </w:p>
    <w:p w14:paraId="18A0BEA4" w14:textId="0A1D76D0" w:rsidR="00510C19" w:rsidRPr="00510C19" w:rsidRDefault="00510C19" w:rsidP="00F83CC9">
      <w:pPr>
        <w:spacing w:line="360" w:lineRule="auto"/>
        <w:rPr>
          <w:rFonts w:ascii="Times New Roman" w:hAnsi="Times New Roman" w:cs="Times New Roman"/>
        </w:rPr>
      </w:pPr>
      <w:proofErr w:type="spellStart"/>
      <w:r>
        <w:rPr>
          <w:rFonts w:ascii="Times New Roman" w:hAnsi="Times New Roman" w:cs="Times New Roman"/>
        </w:rPr>
        <w:t>Tweepy</w:t>
      </w:r>
      <w:proofErr w:type="spellEnd"/>
      <w:r>
        <w:rPr>
          <w:rFonts w:ascii="Times New Roman" w:hAnsi="Times New Roman" w:cs="Times New Roman"/>
        </w:rPr>
        <w:t xml:space="preserve"> was used to extract tweets from </w:t>
      </w:r>
      <w:r w:rsidR="00307F98">
        <w:rPr>
          <w:rFonts w:ascii="Times New Roman" w:hAnsi="Times New Roman" w:cs="Times New Roman"/>
        </w:rPr>
        <w:t>Twitter on covid 19 vaccines. The query was “ covid 19 vaccines”. As previously described in the methodology section, the Twitter API basic access only allowed for access to 7 days previous , using the ‘</w:t>
      </w:r>
      <w:proofErr w:type="spellStart"/>
      <w:r w:rsidR="00307F98">
        <w:rPr>
          <w:rFonts w:ascii="Times New Roman" w:hAnsi="Times New Roman" w:cs="Times New Roman"/>
        </w:rPr>
        <w:t>search_recent_tweets</w:t>
      </w:r>
      <w:proofErr w:type="spellEnd"/>
      <w:r w:rsidR="00307F98">
        <w:rPr>
          <w:rFonts w:ascii="Times New Roman" w:hAnsi="Times New Roman" w:cs="Times New Roman"/>
        </w:rPr>
        <w:t xml:space="preserve">” method. The </w:t>
      </w:r>
      <w:proofErr w:type="spellStart"/>
      <w:r w:rsidR="00307F98">
        <w:rPr>
          <w:rFonts w:ascii="Times New Roman" w:hAnsi="Times New Roman" w:cs="Times New Roman"/>
        </w:rPr>
        <w:t>Tweepy</w:t>
      </w:r>
      <w:proofErr w:type="spellEnd"/>
      <w:r w:rsidR="00307F98">
        <w:rPr>
          <w:rFonts w:ascii="Times New Roman" w:hAnsi="Times New Roman" w:cs="Times New Roman"/>
        </w:rPr>
        <w:t xml:space="preserve"> paginator was using to gather more than the max results parameter limit of 100. This enabled the collection of 1820 tweets. The tweet data was prepared for sentiment analysis by performing a number of operations to clean the textual data. These included removing converting to lowercase, removing special characters such as hashtags, removing stop words, removing URLs, converting multiple spaces into single spaces. The removal of stop words was enabled by NLTK library. After this </w:t>
      </w:r>
      <w:proofErr w:type="spellStart"/>
      <w:r w:rsidR="00307F98">
        <w:rPr>
          <w:rFonts w:ascii="Times New Roman" w:hAnsi="Times New Roman" w:cs="Times New Roman"/>
        </w:rPr>
        <w:t>Porterstemmer</w:t>
      </w:r>
      <w:proofErr w:type="spellEnd"/>
      <w:r w:rsidR="00307F98">
        <w:rPr>
          <w:rFonts w:ascii="Times New Roman" w:hAnsi="Times New Roman" w:cs="Times New Roman"/>
        </w:rPr>
        <w:t xml:space="preserve"> was used to stem the respective words into common rudiments thus reducing unwanted noise in the data.</w:t>
      </w:r>
    </w:p>
    <w:p w14:paraId="00EA206C" w14:textId="2D0A6FCC" w:rsidR="00510C19" w:rsidRDefault="00510C19" w:rsidP="00F83CC9">
      <w:pPr>
        <w:spacing w:line="360" w:lineRule="auto"/>
        <w:rPr>
          <w:rFonts w:ascii="Times New Roman" w:hAnsi="Times New Roman" w:cs="Times New Roman"/>
          <w:b/>
          <w:bCs/>
          <w:sz w:val="28"/>
          <w:szCs w:val="28"/>
          <w:u w:val="single"/>
        </w:rPr>
      </w:pPr>
    </w:p>
    <w:p w14:paraId="49728643" w14:textId="5163CFA7" w:rsidR="00510C19" w:rsidRDefault="00510C19" w:rsidP="00510C19">
      <w:pPr>
        <w:spacing w:line="360" w:lineRule="auto"/>
        <w:jc w:val="center"/>
        <w:rPr>
          <w:rFonts w:ascii="Times New Roman" w:hAnsi="Times New Roman" w:cs="Times New Roman"/>
          <w:sz w:val="28"/>
          <w:szCs w:val="28"/>
        </w:rPr>
      </w:pPr>
      <w:r w:rsidRPr="00510C19">
        <w:rPr>
          <w:rFonts w:ascii="Times New Roman" w:hAnsi="Times New Roman" w:cs="Times New Roman"/>
          <w:noProof/>
          <w:sz w:val="28"/>
          <w:szCs w:val="28"/>
        </w:rPr>
        <w:lastRenderedPageBreak/>
        <w:drawing>
          <wp:inline distT="0" distB="0" distL="0" distR="0" wp14:anchorId="7D2213CE" wp14:editId="642C83B9">
            <wp:extent cx="2111786" cy="2082617"/>
            <wp:effectExtent l="0" t="0" r="0" b="635"/>
            <wp:docPr id="1386070177"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70177" name="Picture 1" descr="A screenshot of a social media post&#10;&#10;Description automatically generated"/>
                    <pic:cNvPicPr/>
                  </pic:nvPicPr>
                  <pic:blipFill>
                    <a:blip r:embed="rId12"/>
                    <a:stretch>
                      <a:fillRect/>
                    </a:stretch>
                  </pic:blipFill>
                  <pic:spPr>
                    <a:xfrm>
                      <a:off x="0" y="0"/>
                      <a:ext cx="2148342" cy="2118668"/>
                    </a:xfrm>
                    <a:prstGeom prst="rect">
                      <a:avLst/>
                    </a:prstGeom>
                  </pic:spPr>
                </pic:pic>
              </a:graphicData>
            </a:graphic>
          </wp:inline>
        </w:drawing>
      </w:r>
    </w:p>
    <w:p w14:paraId="38F8F310" w14:textId="7AA1100A" w:rsidR="00307F98" w:rsidRDefault="00307F98" w:rsidP="00510C19">
      <w:pPr>
        <w:spacing w:line="360" w:lineRule="auto"/>
        <w:jc w:val="center"/>
        <w:rPr>
          <w:rFonts w:ascii="Times New Roman" w:hAnsi="Times New Roman" w:cs="Times New Roman"/>
          <w:sz w:val="28"/>
          <w:szCs w:val="28"/>
        </w:rPr>
      </w:pPr>
      <w:r w:rsidRPr="00307F98">
        <w:rPr>
          <w:rFonts w:ascii="Times New Roman" w:hAnsi="Times New Roman" w:cs="Times New Roman"/>
          <w:noProof/>
          <w:sz w:val="28"/>
          <w:szCs w:val="28"/>
        </w:rPr>
        <w:drawing>
          <wp:inline distT="0" distB="0" distL="0" distR="0" wp14:anchorId="0FF1577B" wp14:editId="10E6FAAF">
            <wp:extent cx="2099653" cy="2226721"/>
            <wp:effectExtent l="0" t="0" r="0" b="0"/>
            <wp:docPr id="1651614211" name="Picture 1" descr="A screenshot of a medical check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14211" name="Picture 1" descr="A screenshot of a medical checklist&#10;&#10;Description automatically generated"/>
                    <pic:cNvPicPr/>
                  </pic:nvPicPr>
                  <pic:blipFill>
                    <a:blip r:embed="rId13"/>
                    <a:stretch>
                      <a:fillRect/>
                    </a:stretch>
                  </pic:blipFill>
                  <pic:spPr>
                    <a:xfrm>
                      <a:off x="0" y="0"/>
                      <a:ext cx="2127358" cy="2256102"/>
                    </a:xfrm>
                    <a:prstGeom prst="rect">
                      <a:avLst/>
                    </a:prstGeom>
                  </pic:spPr>
                </pic:pic>
              </a:graphicData>
            </a:graphic>
          </wp:inline>
        </w:drawing>
      </w:r>
    </w:p>
    <w:p w14:paraId="400B573D" w14:textId="690BE6C4" w:rsidR="00307F98" w:rsidRPr="003B067F" w:rsidRDefault="003B067F" w:rsidP="00510C19">
      <w:pPr>
        <w:spacing w:line="360" w:lineRule="auto"/>
        <w:jc w:val="center"/>
        <w:rPr>
          <w:rFonts w:ascii="Times New Roman" w:hAnsi="Times New Roman" w:cs="Times New Roman"/>
        </w:rPr>
      </w:pPr>
      <w:r w:rsidRPr="003B067F">
        <w:rPr>
          <w:rFonts w:ascii="Times New Roman" w:hAnsi="Times New Roman" w:cs="Times New Roman"/>
        </w:rPr>
        <w:t>Figure 4.1: Unclean vs clean tweet data after pre-proc</w:t>
      </w:r>
      <w:r>
        <w:rPr>
          <w:rFonts w:ascii="Times New Roman" w:hAnsi="Times New Roman" w:cs="Times New Roman"/>
        </w:rPr>
        <w:t>e</w:t>
      </w:r>
      <w:r w:rsidRPr="003B067F">
        <w:rPr>
          <w:rFonts w:ascii="Times New Roman" w:hAnsi="Times New Roman" w:cs="Times New Roman"/>
        </w:rPr>
        <w:t>ssing with NLP techniques</w:t>
      </w:r>
    </w:p>
    <w:p w14:paraId="450EBB9F" w14:textId="77777777" w:rsidR="00307F98" w:rsidRPr="00653A7F" w:rsidRDefault="00307F98" w:rsidP="00510C19">
      <w:pPr>
        <w:spacing w:line="360" w:lineRule="auto"/>
        <w:jc w:val="center"/>
        <w:rPr>
          <w:rFonts w:ascii="Times New Roman" w:hAnsi="Times New Roman" w:cs="Times New Roman"/>
          <w:b/>
          <w:bCs/>
          <w:sz w:val="28"/>
          <w:szCs w:val="28"/>
        </w:rPr>
      </w:pPr>
    </w:p>
    <w:p w14:paraId="14C1756F" w14:textId="6F20E241" w:rsidR="00653A7F" w:rsidRPr="00653A7F" w:rsidRDefault="00653A7F" w:rsidP="00307F98">
      <w:pPr>
        <w:spacing w:line="360" w:lineRule="auto"/>
        <w:rPr>
          <w:rFonts w:ascii="Times New Roman" w:hAnsi="Times New Roman" w:cs="Times New Roman"/>
          <w:b/>
          <w:bCs/>
        </w:rPr>
      </w:pPr>
      <w:r w:rsidRPr="00653A7F">
        <w:rPr>
          <w:rFonts w:ascii="Times New Roman" w:hAnsi="Times New Roman" w:cs="Times New Roman"/>
          <w:b/>
          <w:bCs/>
        </w:rPr>
        <w:t xml:space="preserve">4.1.2 Calculating tweet polarity using </w:t>
      </w:r>
      <w:proofErr w:type="spellStart"/>
      <w:r w:rsidRPr="00653A7F">
        <w:rPr>
          <w:rFonts w:ascii="Times New Roman" w:hAnsi="Times New Roman" w:cs="Times New Roman"/>
          <w:b/>
          <w:bCs/>
        </w:rPr>
        <w:t>TextBlob</w:t>
      </w:r>
      <w:proofErr w:type="spellEnd"/>
      <w:r w:rsidRPr="00653A7F">
        <w:rPr>
          <w:rFonts w:ascii="Times New Roman" w:hAnsi="Times New Roman" w:cs="Times New Roman"/>
          <w:b/>
          <w:bCs/>
        </w:rPr>
        <w:t xml:space="preserve"> and </w:t>
      </w:r>
      <w:proofErr w:type="spellStart"/>
      <w:r w:rsidRPr="00653A7F">
        <w:rPr>
          <w:rFonts w:ascii="Times New Roman" w:hAnsi="Times New Roman" w:cs="Times New Roman"/>
          <w:b/>
          <w:bCs/>
        </w:rPr>
        <w:t>Vadar</w:t>
      </w:r>
      <w:proofErr w:type="spellEnd"/>
    </w:p>
    <w:p w14:paraId="090377C1" w14:textId="5648043B" w:rsidR="00307F98" w:rsidRPr="00653A7F" w:rsidRDefault="00653A7F" w:rsidP="00307F98">
      <w:pPr>
        <w:spacing w:line="360" w:lineRule="auto"/>
        <w:rPr>
          <w:rFonts w:ascii="Times New Roman" w:hAnsi="Times New Roman" w:cs="Times New Roman"/>
        </w:rPr>
      </w:pPr>
      <w:r>
        <w:rPr>
          <w:rFonts w:ascii="Times New Roman" w:hAnsi="Times New Roman" w:cs="Times New Roman"/>
        </w:rPr>
        <w:t xml:space="preserve">After the necessary text </w:t>
      </w:r>
      <w:proofErr w:type="spellStart"/>
      <w:r>
        <w:rPr>
          <w:rFonts w:ascii="Times New Roman" w:hAnsi="Times New Roman" w:cs="Times New Roman"/>
        </w:rPr>
        <w:t>preprocessing</w:t>
      </w:r>
      <w:proofErr w:type="spellEnd"/>
      <w:r>
        <w:rPr>
          <w:rFonts w:ascii="Times New Roman" w:hAnsi="Times New Roman" w:cs="Times New Roman"/>
        </w:rPr>
        <w:t xml:space="preserve"> steps, </w:t>
      </w:r>
      <w:proofErr w:type="spellStart"/>
      <w:r>
        <w:rPr>
          <w:rFonts w:ascii="Times New Roman" w:hAnsi="Times New Roman" w:cs="Times New Roman"/>
        </w:rPr>
        <w:t>TextBlob</w:t>
      </w:r>
      <w:proofErr w:type="spellEnd"/>
      <w:r>
        <w:rPr>
          <w:rFonts w:ascii="Times New Roman" w:hAnsi="Times New Roman" w:cs="Times New Roman"/>
        </w:rPr>
        <w:t xml:space="preserve"> and </w:t>
      </w:r>
      <w:proofErr w:type="spellStart"/>
      <w:r>
        <w:rPr>
          <w:rFonts w:ascii="Times New Roman" w:hAnsi="Times New Roman" w:cs="Times New Roman"/>
        </w:rPr>
        <w:t>Vadar</w:t>
      </w:r>
      <w:proofErr w:type="spellEnd"/>
      <w:r>
        <w:rPr>
          <w:rFonts w:ascii="Times New Roman" w:hAnsi="Times New Roman" w:cs="Times New Roman"/>
        </w:rPr>
        <w:t xml:space="preserve"> were used to assess the polarity of the cleaned textual data. Both are lexicon based methods however </w:t>
      </w:r>
      <w:proofErr w:type="spellStart"/>
      <w:r>
        <w:rPr>
          <w:rFonts w:ascii="Times New Roman" w:hAnsi="Times New Roman" w:cs="Times New Roman"/>
        </w:rPr>
        <w:t>vadar</w:t>
      </w:r>
      <w:proofErr w:type="spellEnd"/>
      <w:r>
        <w:rPr>
          <w:rFonts w:ascii="Times New Roman" w:hAnsi="Times New Roman" w:cs="Times New Roman"/>
        </w:rPr>
        <w:t xml:space="preserve"> is said to be more accurate for calculating polarity of social media content </w:t>
      </w:r>
      <w:r>
        <w:rPr>
          <w:rFonts w:ascii="Times New Roman" w:hAnsi="Times New Roman" w:cs="Times New Roman"/>
        </w:rPr>
        <w:fldChar w:fldCharType="begin" w:fldLock="1"/>
      </w:r>
      <w:r w:rsidR="00DA2882">
        <w:rPr>
          <w:rFonts w:ascii="Times New Roman" w:hAnsi="Times New Roman" w:cs="Times New Roman"/>
        </w:rPr>
        <w:instrText>ADDIN CSL_CITATION {"citationItems":[{"id":"ITEM-1","itemData":{"URL":"https://pub.towardsai.net/textblob-vs-vader-for-sentiment-analysis-using-python-76883d40f9ae","accessed":{"date-parts":[["2023","8","15"]]},"id":"ITEM-1","issued":{"date-parts":[["0"]]},"title":"TextBlob vs. VADER for Sentiment Analysis Using Python | by Amy @GrabNGoInfo | Towards AI","type":"webpage"},"uris":["http://www.mendeley.com/documents/?uuid=8e550fec-9758-343e-989f-5156d1188e62"]}],"mendeley":{"formattedCitation":"(&lt;i&gt;TextBlob vs. VADER for Sentiment Analysis Using Python | by Amy @GrabNGoInfo | Towards AI&lt;/i&gt;, no date)","manualFormatting":"(TextBlob vs. VADER for Sentiment Analysis Using Python | by Amy @GrabNGoInfo | Towards AI, 2022)","plainTextFormattedCitation":"(TextBlob vs. VADER for Sentiment Analysis Using Python | by Amy @GrabNGoInfo | Towards AI, no date)","previouslyFormattedCitation":"(&lt;i&gt;TextBlob vs. VADER for Sentiment Analysis Using Python | by Amy @GrabNGoInfo | Towards AI&lt;/i&gt;, no date)"},"properties":{"noteIndex":0},"schema":"https://github.com/citation-style-language/schema/raw/master/csl-citation.json"}</w:instrText>
      </w:r>
      <w:r>
        <w:rPr>
          <w:rFonts w:ascii="Times New Roman" w:hAnsi="Times New Roman" w:cs="Times New Roman"/>
        </w:rPr>
        <w:fldChar w:fldCharType="separate"/>
      </w:r>
      <w:r w:rsidRPr="00653A7F">
        <w:rPr>
          <w:rFonts w:ascii="Times New Roman" w:hAnsi="Times New Roman" w:cs="Times New Roman"/>
          <w:noProof/>
        </w:rPr>
        <w:t>(</w:t>
      </w:r>
      <w:r w:rsidRPr="00653A7F">
        <w:rPr>
          <w:rFonts w:ascii="Times New Roman" w:hAnsi="Times New Roman" w:cs="Times New Roman"/>
          <w:i/>
          <w:noProof/>
        </w:rPr>
        <w:t>TextBlob vs. VADER for Sentiment Analysis Using Python | by Amy @GrabNGoInfo | Towards AI</w:t>
      </w:r>
      <w:r w:rsidRPr="00653A7F">
        <w:rPr>
          <w:rFonts w:ascii="Times New Roman" w:hAnsi="Times New Roman" w:cs="Times New Roman"/>
          <w:noProof/>
        </w:rPr>
        <w:t xml:space="preserve">, </w:t>
      </w:r>
      <w:r>
        <w:rPr>
          <w:rFonts w:ascii="Times New Roman" w:hAnsi="Times New Roman" w:cs="Times New Roman"/>
          <w:noProof/>
        </w:rPr>
        <w:t>2022</w:t>
      </w:r>
      <w:r w:rsidRPr="00653A7F">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3B067F">
        <w:rPr>
          <w:rFonts w:ascii="Times New Roman" w:hAnsi="Times New Roman" w:cs="Times New Roman"/>
        </w:rPr>
        <w:t xml:space="preserve"> As shown in Figure 4.2, the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d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polarity measurements differ greatly particularly in the magnitude of positive and negative polarity.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appears in most cases to accentuate the magnitude of positive and negative polarity as compared with </w:t>
      </w:r>
      <w:proofErr w:type="spellStart"/>
      <w:r w:rsidR="003B067F">
        <w:rPr>
          <w:rFonts w:ascii="Times New Roman" w:hAnsi="Times New Roman" w:cs="Times New Roman"/>
        </w:rPr>
        <w:t>TextBlob</w:t>
      </w:r>
      <w:proofErr w:type="spellEnd"/>
      <w:r w:rsidR="003B067F">
        <w:rPr>
          <w:rFonts w:ascii="Times New Roman" w:hAnsi="Times New Roman" w:cs="Times New Roman"/>
        </w:rPr>
        <w:t xml:space="preserve">, an interesting difference, which could be connected with the enhanced ability of </w:t>
      </w:r>
      <w:proofErr w:type="spellStart"/>
      <w:r w:rsidR="003B067F">
        <w:rPr>
          <w:rFonts w:ascii="Times New Roman" w:hAnsi="Times New Roman" w:cs="Times New Roman"/>
        </w:rPr>
        <w:t>vadar</w:t>
      </w:r>
      <w:proofErr w:type="spellEnd"/>
      <w:r w:rsidR="003B067F">
        <w:rPr>
          <w:rFonts w:ascii="Times New Roman" w:hAnsi="Times New Roman" w:cs="Times New Roman"/>
        </w:rPr>
        <w:t xml:space="preserve"> to calculate polarity of social media data.</w:t>
      </w:r>
    </w:p>
    <w:p w14:paraId="44941FC5" w14:textId="77777777" w:rsidR="00510C19" w:rsidRDefault="00510C19" w:rsidP="00F83CC9">
      <w:pPr>
        <w:spacing w:line="360" w:lineRule="auto"/>
        <w:rPr>
          <w:rFonts w:ascii="Times New Roman" w:hAnsi="Times New Roman" w:cs="Times New Roman"/>
          <w:b/>
          <w:bCs/>
          <w:sz w:val="28"/>
          <w:szCs w:val="28"/>
          <w:u w:val="single"/>
        </w:rPr>
      </w:pPr>
    </w:p>
    <w:p w14:paraId="1842FC06" w14:textId="61AA591E" w:rsidR="00510C19" w:rsidRDefault="00510C19" w:rsidP="00F83CC9">
      <w:pPr>
        <w:spacing w:line="360" w:lineRule="auto"/>
        <w:rPr>
          <w:rFonts w:ascii="Times New Roman" w:hAnsi="Times New Roman" w:cs="Times New Roman"/>
          <w:b/>
          <w:bCs/>
          <w:sz w:val="28"/>
          <w:szCs w:val="28"/>
          <w:u w:val="single"/>
        </w:rPr>
      </w:pPr>
      <w:r w:rsidRPr="00510C19">
        <w:rPr>
          <w:rFonts w:ascii="Times New Roman" w:hAnsi="Times New Roman" w:cs="Times New Roman"/>
          <w:b/>
          <w:bCs/>
          <w:noProof/>
          <w:sz w:val="28"/>
          <w:szCs w:val="28"/>
        </w:rPr>
        <w:lastRenderedPageBreak/>
        <w:drawing>
          <wp:inline distT="0" distB="0" distL="0" distR="0" wp14:anchorId="5F29CCC2" wp14:editId="1C7E7BEA">
            <wp:extent cx="5731510" cy="4311015"/>
            <wp:effectExtent l="0" t="0" r="0" b="0"/>
            <wp:docPr id="95294208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42083" name="Picture 1" descr="A graph of a graph&#10;&#10;Description automatically generated with medium confidence"/>
                    <pic:cNvPicPr/>
                  </pic:nvPicPr>
                  <pic:blipFill>
                    <a:blip r:embed="rId14"/>
                    <a:stretch>
                      <a:fillRect/>
                    </a:stretch>
                  </pic:blipFill>
                  <pic:spPr>
                    <a:xfrm>
                      <a:off x="0" y="0"/>
                      <a:ext cx="5731510" cy="4311015"/>
                    </a:xfrm>
                    <a:prstGeom prst="rect">
                      <a:avLst/>
                    </a:prstGeom>
                  </pic:spPr>
                </pic:pic>
              </a:graphicData>
            </a:graphic>
          </wp:inline>
        </w:drawing>
      </w:r>
    </w:p>
    <w:p w14:paraId="56B8782F" w14:textId="0D3FC461" w:rsidR="003B067F" w:rsidRDefault="003B067F" w:rsidP="00F83CC9">
      <w:pPr>
        <w:spacing w:line="360" w:lineRule="auto"/>
        <w:rPr>
          <w:rFonts w:ascii="Times New Roman" w:hAnsi="Times New Roman" w:cs="Times New Roman"/>
        </w:rPr>
      </w:pPr>
      <w:r w:rsidRPr="003B067F">
        <w:rPr>
          <w:rFonts w:ascii="Times New Roman" w:hAnsi="Times New Roman" w:cs="Times New Roman"/>
        </w:rPr>
        <w:t>Figure</w:t>
      </w:r>
      <w:r>
        <w:rPr>
          <w:rFonts w:ascii="Times New Roman" w:hAnsi="Times New Roman" w:cs="Times New Roman"/>
        </w:rPr>
        <w:t xml:space="preserve"> 4.2: Comparison of polarity measurement of covid 19 tweets using </w:t>
      </w:r>
      <w:proofErr w:type="spellStart"/>
      <w:r>
        <w:rPr>
          <w:rFonts w:ascii="Times New Roman" w:hAnsi="Times New Roman" w:cs="Times New Roman"/>
        </w:rPr>
        <w:t>TextBlob</w:t>
      </w:r>
      <w:proofErr w:type="spellEnd"/>
      <w:r>
        <w:rPr>
          <w:rFonts w:ascii="Times New Roman" w:hAnsi="Times New Roman" w:cs="Times New Roman"/>
        </w:rPr>
        <w:t xml:space="preserve"> and </w:t>
      </w:r>
      <w:proofErr w:type="spellStart"/>
      <w:r>
        <w:rPr>
          <w:rFonts w:ascii="Times New Roman" w:hAnsi="Times New Roman" w:cs="Times New Roman"/>
        </w:rPr>
        <w:t>Vadar</w:t>
      </w:r>
      <w:proofErr w:type="spellEnd"/>
      <w:r>
        <w:rPr>
          <w:rFonts w:ascii="Times New Roman" w:hAnsi="Times New Roman" w:cs="Times New Roman"/>
        </w:rPr>
        <w:t>.</w:t>
      </w:r>
    </w:p>
    <w:p w14:paraId="2917B9D1" w14:textId="77777777" w:rsidR="00F72EAC" w:rsidRDefault="00F72EAC" w:rsidP="00F83CC9">
      <w:pPr>
        <w:spacing w:line="360" w:lineRule="auto"/>
        <w:rPr>
          <w:rFonts w:ascii="Times New Roman" w:hAnsi="Times New Roman" w:cs="Times New Roman"/>
        </w:rPr>
      </w:pPr>
    </w:p>
    <w:p w14:paraId="1C0B6ADB" w14:textId="77777777" w:rsidR="00F72EAC" w:rsidRPr="003B067F" w:rsidRDefault="00F72EAC" w:rsidP="00F83CC9">
      <w:pPr>
        <w:spacing w:line="360" w:lineRule="auto"/>
        <w:rPr>
          <w:rFonts w:ascii="Times New Roman" w:hAnsi="Times New Roman" w:cs="Times New Roman"/>
        </w:rPr>
      </w:pPr>
    </w:p>
    <w:p w14:paraId="689F8E28" w14:textId="77777777" w:rsidR="00510C19" w:rsidRDefault="00510C19" w:rsidP="00F83CC9">
      <w:pPr>
        <w:spacing w:line="360" w:lineRule="auto"/>
        <w:rPr>
          <w:rFonts w:ascii="Times New Roman" w:hAnsi="Times New Roman" w:cs="Times New Roman"/>
          <w:b/>
          <w:bCs/>
          <w:sz w:val="28"/>
          <w:szCs w:val="28"/>
          <w:u w:val="single"/>
        </w:rPr>
      </w:pPr>
    </w:p>
    <w:p w14:paraId="1DC102FC" w14:textId="77777777" w:rsidR="003B067F" w:rsidRDefault="003B067F" w:rsidP="00F83CC9">
      <w:pPr>
        <w:spacing w:line="360" w:lineRule="auto"/>
        <w:rPr>
          <w:rFonts w:ascii="Times New Roman" w:hAnsi="Times New Roman" w:cs="Times New Roman"/>
          <w:b/>
          <w:bCs/>
          <w:sz w:val="28"/>
          <w:szCs w:val="28"/>
          <w:u w:val="single"/>
        </w:rPr>
      </w:pPr>
    </w:p>
    <w:p w14:paraId="56EB787E" w14:textId="77777777" w:rsidR="003B067F" w:rsidRDefault="003B067F" w:rsidP="00F83CC9">
      <w:pPr>
        <w:spacing w:line="360" w:lineRule="auto"/>
        <w:rPr>
          <w:rFonts w:ascii="Times New Roman" w:hAnsi="Times New Roman" w:cs="Times New Roman"/>
          <w:b/>
          <w:bCs/>
          <w:sz w:val="28"/>
          <w:szCs w:val="28"/>
          <w:u w:val="single"/>
        </w:rPr>
      </w:pPr>
    </w:p>
    <w:p w14:paraId="7FC0F2EC" w14:textId="0FE1D983" w:rsidR="00DA06B5" w:rsidRDefault="00DA06B5" w:rsidP="00DA06B5">
      <w:pPr>
        <w:spacing w:line="360" w:lineRule="auto"/>
        <w:rPr>
          <w:rFonts w:ascii="Times New Roman" w:hAnsi="Times New Roman" w:cs="Times New Roman"/>
          <w:b/>
          <w:bCs/>
        </w:rPr>
      </w:pPr>
      <w:r w:rsidRPr="00653A7F">
        <w:rPr>
          <w:rFonts w:ascii="Times New Roman" w:hAnsi="Times New Roman" w:cs="Times New Roman"/>
          <w:b/>
          <w:bCs/>
        </w:rPr>
        <w:t>4.1.</w:t>
      </w:r>
      <w:r>
        <w:rPr>
          <w:rFonts w:ascii="Times New Roman" w:hAnsi="Times New Roman" w:cs="Times New Roman"/>
          <w:b/>
          <w:bCs/>
        </w:rPr>
        <w:t>3</w:t>
      </w:r>
      <w:r w:rsidRPr="00653A7F">
        <w:rPr>
          <w:rFonts w:ascii="Times New Roman" w:hAnsi="Times New Roman" w:cs="Times New Roman"/>
          <w:b/>
          <w:bCs/>
        </w:rPr>
        <w:t xml:space="preserve"> </w:t>
      </w:r>
      <w:r>
        <w:rPr>
          <w:rFonts w:ascii="Times New Roman" w:hAnsi="Times New Roman" w:cs="Times New Roman"/>
          <w:b/>
          <w:bCs/>
        </w:rPr>
        <w:t>Assessing the weight of positive, negative and neutral tweets in the dataset</w:t>
      </w:r>
    </w:p>
    <w:p w14:paraId="5D50F2BA" w14:textId="505BC64C" w:rsidR="00DA06B5" w:rsidRPr="00DA06B5" w:rsidRDefault="00DA06B5" w:rsidP="00DA06B5">
      <w:pPr>
        <w:spacing w:line="360" w:lineRule="auto"/>
        <w:rPr>
          <w:rFonts w:ascii="Times New Roman" w:hAnsi="Times New Roman" w:cs="Times New Roman"/>
        </w:rPr>
      </w:pPr>
      <w:r>
        <w:rPr>
          <w:rFonts w:ascii="Times New Roman" w:hAnsi="Times New Roman" w:cs="Times New Roman"/>
        </w:rPr>
        <w:t>After pre-processing the tweet data</w:t>
      </w:r>
    </w:p>
    <w:p w14:paraId="4AB85644" w14:textId="77777777" w:rsidR="003B067F" w:rsidRDefault="003B067F" w:rsidP="00F83CC9">
      <w:pPr>
        <w:spacing w:line="360" w:lineRule="auto"/>
        <w:rPr>
          <w:rFonts w:ascii="Times New Roman" w:hAnsi="Times New Roman" w:cs="Times New Roman"/>
          <w:b/>
          <w:bCs/>
          <w:sz w:val="28"/>
          <w:szCs w:val="28"/>
          <w:u w:val="single"/>
        </w:rPr>
      </w:pPr>
    </w:p>
    <w:p w14:paraId="4B0D6478" w14:textId="77777777" w:rsidR="003B067F" w:rsidRDefault="003B067F" w:rsidP="00F83CC9">
      <w:pPr>
        <w:spacing w:line="360" w:lineRule="auto"/>
        <w:rPr>
          <w:rFonts w:ascii="Times New Roman" w:hAnsi="Times New Roman" w:cs="Times New Roman"/>
          <w:b/>
          <w:bCs/>
          <w:sz w:val="28"/>
          <w:szCs w:val="28"/>
          <w:u w:val="single"/>
        </w:rPr>
      </w:pPr>
    </w:p>
    <w:p w14:paraId="74E1BD85" w14:textId="77777777" w:rsidR="003B067F" w:rsidRDefault="003B067F" w:rsidP="00F83CC9">
      <w:pPr>
        <w:spacing w:line="360" w:lineRule="auto"/>
        <w:rPr>
          <w:rFonts w:ascii="Times New Roman" w:hAnsi="Times New Roman" w:cs="Times New Roman"/>
          <w:b/>
          <w:bCs/>
          <w:sz w:val="28"/>
          <w:szCs w:val="28"/>
          <w:u w:val="single"/>
        </w:rPr>
      </w:pPr>
    </w:p>
    <w:p w14:paraId="228448A4" w14:textId="5BD426CF"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4.2 Comparative analysis of primary research with covid 19 tweet sentiment</w:t>
      </w:r>
    </w:p>
    <w:p w14:paraId="6AC7096F" w14:textId="77777777" w:rsidR="00510C19" w:rsidRDefault="00510C19" w:rsidP="00F83CC9">
      <w:pPr>
        <w:spacing w:line="360" w:lineRule="auto"/>
        <w:rPr>
          <w:rFonts w:ascii="Times New Roman" w:hAnsi="Times New Roman" w:cs="Times New Roman"/>
          <w:b/>
          <w:bCs/>
          <w:sz w:val="28"/>
          <w:szCs w:val="28"/>
          <w:u w:val="single"/>
        </w:rPr>
      </w:pPr>
    </w:p>
    <w:p w14:paraId="5763943E" w14:textId="7B2EBE56" w:rsidR="00510C19" w:rsidRDefault="00510C1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4.3 Application of forecasting approaches to covid 19 vaccination levels in Ireland</w:t>
      </w:r>
    </w:p>
    <w:p w14:paraId="48AA515C" w14:textId="77777777" w:rsidR="00510C19" w:rsidRDefault="00510C19" w:rsidP="00F83CC9">
      <w:pPr>
        <w:spacing w:line="360" w:lineRule="auto"/>
        <w:rPr>
          <w:rFonts w:ascii="Times New Roman" w:hAnsi="Times New Roman" w:cs="Times New Roman"/>
          <w:b/>
          <w:bCs/>
          <w:sz w:val="28"/>
          <w:szCs w:val="28"/>
          <w:u w:val="single"/>
        </w:rPr>
      </w:pPr>
    </w:p>
    <w:p w14:paraId="683939DB" w14:textId="77777777" w:rsidR="00F83CC9" w:rsidRDefault="00F83CC9" w:rsidP="00F83CC9">
      <w:pPr>
        <w:spacing w:line="360" w:lineRule="auto"/>
        <w:rPr>
          <w:rFonts w:ascii="Times New Roman" w:hAnsi="Times New Roman" w:cs="Times New Roman"/>
          <w:b/>
          <w:bCs/>
          <w:sz w:val="28"/>
          <w:szCs w:val="28"/>
          <w:u w:val="single"/>
        </w:rPr>
      </w:pPr>
    </w:p>
    <w:p w14:paraId="624DBEB8" w14:textId="5AEBB7AD"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77777777" w:rsidR="00F83CC9" w:rsidRDefault="00F83CC9" w:rsidP="00F83CC9">
      <w:pPr>
        <w:spacing w:line="360" w:lineRule="auto"/>
        <w:rPr>
          <w:rFonts w:ascii="Times New Roman" w:hAnsi="Times New Roman" w:cs="Times New Roman"/>
          <w:b/>
          <w:bCs/>
          <w:sz w:val="28"/>
          <w:szCs w:val="28"/>
          <w:u w:val="single"/>
        </w:rPr>
      </w:pPr>
    </w:p>
    <w:p w14:paraId="6DC7C73E" w14:textId="54FF7898"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77777777"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06CE7797" w14:textId="78FD5CEB" w:rsidR="002A03BE" w:rsidRPr="002A03BE" w:rsidRDefault="0099489D" w:rsidP="002A03BE">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2A03BE" w:rsidRPr="002A03BE">
        <w:rPr>
          <w:rFonts w:ascii="Times New Roman" w:hAnsi="Times New Roman" w:cs="Times New Roman"/>
          <w:i/>
          <w:iCs/>
          <w:noProof/>
          <w:lang w:val="en-GB"/>
        </w:rPr>
        <w:t>A Comprehensive Overview of Sentiment Analysis</w:t>
      </w:r>
      <w:r w:rsidR="002A03BE" w:rsidRPr="002A03BE">
        <w:rPr>
          <w:rFonts w:ascii="Times New Roman" w:hAnsi="Times New Roman" w:cs="Times New Roman"/>
          <w:noProof/>
          <w:lang w:val="en-GB"/>
        </w:rPr>
        <w:t xml:space="preserve"> (no date). Available at: https://www.analyticsvidhya.com/blog/2022/04/a-comprehensive-overview-of-sentiment-analysis/ (Accessed: 17 May 2023).</w:t>
      </w:r>
    </w:p>
    <w:p w14:paraId="39CE9D1E"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i/>
          <w:iCs/>
          <w:noProof/>
          <w:lang w:val="en-GB"/>
        </w:rPr>
        <w:t>A Sentiment Analysis Approach to Predicting Stock Returns | by Tom Yuz | Medium</w:t>
      </w:r>
      <w:r w:rsidRPr="002A03BE">
        <w:rPr>
          <w:rFonts w:ascii="Times New Roman" w:hAnsi="Times New Roman" w:cs="Times New Roman"/>
          <w:noProof/>
          <w:lang w:val="en-GB"/>
        </w:rPr>
        <w:t xml:space="preserve"> (no date). Available at: https://medium.com/@tomyuz/a-sentiment-analysis-approach-to-predicting-stock-returns-d5ca8b75a42 (Accessed: 12 August 2023).</w:t>
      </w:r>
    </w:p>
    <w:p w14:paraId="466E69C1"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2A03BE">
        <w:rPr>
          <w:rFonts w:ascii="Times New Roman" w:hAnsi="Times New Roman" w:cs="Times New Roman"/>
          <w:i/>
          <w:iCs/>
          <w:noProof/>
          <w:lang w:val="en-GB"/>
        </w:rPr>
        <w:t>Commun. Math. Biol. Neurosci.</w:t>
      </w:r>
      <w:r w:rsidRPr="002A03BE">
        <w:rPr>
          <w:rFonts w:ascii="Times New Roman" w:hAnsi="Times New Roman" w:cs="Times New Roman"/>
          <w:noProof/>
          <w:lang w:val="en-GB"/>
        </w:rPr>
        <w:t>, 2022(0), p. Article ID 17. doi: 10.28919/CMBN/6888.</w:t>
      </w:r>
    </w:p>
    <w:p w14:paraId="14DBF37F"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Ahmad, W.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2) ‘Enhanced sentiment analysis regarding COVID-19 news from global channels’, </w:t>
      </w:r>
      <w:r w:rsidRPr="002A03BE">
        <w:rPr>
          <w:rFonts w:ascii="Times New Roman" w:hAnsi="Times New Roman" w:cs="Times New Roman"/>
          <w:i/>
          <w:iCs/>
          <w:noProof/>
          <w:lang w:val="en-GB"/>
        </w:rPr>
        <w:t>Journal of Computational Social Science</w:t>
      </w:r>
      <w:r w:rsidRPr="002A03BE">
        <w:rPr>
          <w:rFonts w:ascii="Times New Roman" w:hAnsi="Times New Roman" w:cs="Times New Roman"/>
          <w:noProof/>
          <w:lang w:val="en-GB"/>
        </w:rPr>
        <w:t>, p. 1. doi: 10.1007/S42001-022-00189-1.</w:t>
      </w:r>
    </w:p>
    <w:p w14:paraId="55191591"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2A03BE">
        <w:rPr>
          <w:rFonts w:ascii="Times New Roman" w:hAnsi="Times New Roman" w:cs="Times New Roman"/>
          <w:i/>
          <w:iCs/>
          <w:noProof/>
          <w:lang w:val="en-GB"/>
        </w:rPr>
        <w:t>Healthcare 2022, Vol. 10, Page 2270</w:t>
      </w:r>
      <w:r w:rsidRPr="002A03BE">
        <w:rPr>
          <w:rFonts w:ascii="Times New Roman" w:hAnsi="Times New Roman" w:cs="Times New Roman"/>
          <w:noProof/>
          <w:lang w:val="en-GB"/>
        </w:rPr>
        <w:t>, 10(11), p. 2270. doi: 10.3390/HEALTHCARE10112270.</w:t>
      </w:r>
    </w:p>
    <w:p w14:paraId="3E5D51FD"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Binti, A. A., Nasir, M. and Palanichamy, N. (2022) ‘Sentiment Analysis of Covid-19 Tweets </w:t>
      </w:r>
      <w:r w:rsidRPr="002A03BE">
        <w:rPr>
          <w:rFonts w:ascii="Times New Roman" w:hAnsi="Times New Roman" w:cs="Times New Roman"/>
          <w:noProof/>
          <w:lang w:val="en-GB"/>
        </w:rPr>
        <w:lastRenderedPageBreak/>
        <w:t xml:space="preserve">by Supervised Machine Learning Models’, </w:t>
      </w:r>
      <w:r w:rsidRPr="002A03BE">
        <w:rPr>
          <w:rFonts w:ascii="Times New Roman" w:hAnsi="Times New Roman" w:cs="Times New Roman"/>
          <w:i/>
          <w:iCs/>
          <w:noProof/>
          <w:lang w:val="en-GB"/>
        </w:rPr>
        <w:t>Online) Journal of System and Management Sciences</w:t>
      </w:r>
      <w:r w:rsidRPr="002A03BE">
        <w:rPr>
          <w:rFonts w:ascii="Times New Roman" w:hAnsi="Times New Roman" w:cs="Times New Roman"/>
          <w:noProof/>
          <w:lang w:val="en-GB"/>
        </w:rPr>
        <w:t>, 12(6), pp. 50–69. doi: 10.33168/JSMS.2022.0604.</w:t>
      </w:r>
    </w:p>
    <w:p w14:paraId="1D1F297C"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Cascini, F.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1) ‘Developing a Data-Driven Approach in Order to Improve the Safety and Quality of Patient Care’, </w:t>
      </w:r>
      <w:r w:rsidRPr="002A03BE">
        <w:rPr>
          <w:rFonts w:ascii="Times New Roman" w:hAnsi="Times New Roman" w:cs="Times New Roman"/>
          <w:i/>
          <w:iCs/>
          <w:noProof/>
          <w:lang w:val="en-GB"/>
        </w:rPr>
        <w:t>Frontiers in Public Health</w:t>
      </w:r>
      <w:r w:rsidRPr="002A03BE">
        <w:rPr>
          <w:rFonts w:ascii="Times New Roman" w:hAnsi="Times New Roman" w:cs="Times New Roman"/>
          <w:noProof/>
          <w:lang w:val="en-GB"/>
        </w:rPr>
        <w:t>, 9, p. 667819. doi: 10.3389/FPUBH.2021.667819.</w:t>
      </w:r>
    </w:p>
    <w:p w14:paraId="4F8733F7"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Cepeda, K. and Jaiswal, R. (2022) ‘Sentiment Analysis on Covid-19 Vaccinations in Ireland using Support Vector Machine’, </w:t>
      </w:r>
      <w:r w:rsidRPr="002A03BE">
        <w:rPr>
          <w:rFonts w:ascii="Times New Roman" w:hAnsi="Times New Roman" w:cs="Times New Roman"/>
          <w:i/>
          <w:iCs/>
          <w:noProof/>
          <w:lang w:val="en-GB"/>
        </w:rPr>
        <w:t>2022 33rd Irish Signals and Systems Conference, ISSC 2022</w:t>
      </w:r>
      <w:r w:rsidRPr="002A03BE">
        <w:rPr>
          <w:rFonts w:ascii="Times New Roman" w:hAnsi="Times New Roman" w:cs="Times New Roman"/>
          <w:noProof/>
          <w:lang w:val="en-GB"/>
        </w:rPr>
        <w:t>. doi: 10.1109/ISSC55427.2022.9826215.</w:t>
      </w:r>
    </w:p>
    <w:p w14:paraId="10E1743C"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Chandra, R., Jain, A. and Chauhan, D. S. (2022) ‘Deep learning via LSTM models for COVID-19 infection forecasting in India’, </w:t>
      </w:r>
      <w:r w:rsidRPr="002A03BE">
        <w:rPr>
          <w:rFonts w:ascii="Times New Roman" w:hAnsi="Times New Roman" w:cs="Times New Roman"/>
          <w:i/>
          <w:iCs/>
          <w:noProof/>
          <w:lang w:val="en-GB"/>
        </w:rPr>
        <w:t>PLOS ONE</w:t>
      </w:r>
      <w:r w:rsidRPr="002A03BE">
        <w:rPr>
          <w:rFonts w:ascii="Times New Roman" w:hAnsi="Times New Roman" w:cs="Times New Roman"/>
          <w:noProof/>
          <w:lang w:val="en-GB"/>
        </w:rPr>
        <w:t>, 17(1), p. e0262708. doi: 10.1371/JOURNAL.PONE.0262708.</w:t>
      </w:r>
    </w:p>
    <w:p w14:paraId="3434CBAF"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Chauhan, S.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1) ‘An Artificial-Intelligence-Discovered Functional Ingredient, NRT_N0G5IJ, Derived from Pisum sativum, Decreases HbA1c in a Prediabetic Population’, </w:t>
      </w:r>
      <w:r w:rsidRPr="002A03BE">
        <w:rPr>
          <w:rFonts w:ascii="Times New Roman" w:hAnsi="Times New Roman" w:cs="Times New Roman"/>
          <w:i/>
          <w:iCs/>
          <w:noProof/>
          <w:lang w:val="en-GB"/>
        </w:rPr>
        <w:t>Nutrients</w:t>
      </w:r>
      <w:r w:rsidRPr="002A03BE">
        <w:rPr>
          <w:rFonts w:ascii="Times New Roman" w:hAnsi="Times New Roman" w:cs="Times New Roman"/>
          <w:noProof/>
          <w:lang w:val="en-GB"/>
        </w:rPr>
        <w:t>, 13(5). doi: 10.3390/NU13051635.</w:t>
      </w:r>
    </w:p>
    <w:p w14:paraId="6876C0A7"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Chinnasamy, P.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2) ‘COVID-19 vaccine sentiment analysis using public opinions on Twitter’, </w:t>
      </w:r>
      <w:r w:rsidRPr="002A03BE">
        <w:rPr>
          <w:rFonts w:ascii="Times New Roman" w:hAnsi="Times New Roman" w:cs="Times New Roman"/>
          <w:i/>
          <w:iCs/>
          <w:noProof/>
          <w:lang w:val="en-GB"/>
        </w:rPr>
        <w:t>Materials Today. Proceedings</w:t>
      </w:r>
      <w:r w:rsidRPr="002A03BE">
        <w:rPr>
          <w:rFonts w:ascii="Times New Roman" w:hAnsi="Times New Roman" w:cs="Times New Roman"/>
          <w:noProof/>
          <w:lang w:val="en-GB"/>
        </w:rPr>
        <w:t>, 64, p. 448. doi: 10.1016/J.MATPR.2022.04.809.</w:t>
      </w:r>
    </w:p>
    <w:p w14:paraId="2EC9BCD5"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i/>
          <w:iCs/>
          <w:noProof/>
          <w:lang w:val="en-GB"/>
        </w:rPr>
        <w:t>COVID-19 Forecasting and Mathematical Modeling | CDC</w:t>
      </w:r>
      <w:r w:rsidRPr="002A03BE">
        <w:rPr>
          <w:rFonts w:ascii="Times New Roman" w:hAnsi="Times New Roman" w:cs="Times New Roman"/>
          <w:noProof/>
          <w:lang w:val="en-GB"/>
        </w:rPr>
        <w:t xml:space="preserve"> (no date). Available at: https://www.cdc.gov/coronavirus/2019-ncov/science/forecasting/forecasting-math-modeling.html (Accessed: 9 August 2023).</w:t>
      </w:r>
    </w:p>
    <w:p w14:paraId="0C5DFC04"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Crawshaw, A. F.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2A03BE">
        <w:rPr>
          <w:rFonts w:ascii="Times New Roman" w:hAnsi="Times New Roman" w:cs="Times New Roman"/>
          <w:i/>
          <w:iCs/>
          <w:noProof/>
          <w:lang w:val="en-GB"/>
        </w:rPr>
        <w:t>The Lancet Infectious Diseases</w:t>
      </w:r>
      <w:r w:rsidRPr="002A03BE">
        <w:rPr>
          <w:rFonts w:ascii="Times New Roman" w:hAnsi="Times New Roman" w:cs="Times New Roman"/>
          <w:noProof/>
          <w:lang w:val="en-GB"/>
        </w:rPr>
        <w:t>, 22(9), pp. e254–e266. doi: 10.1016/S1473-3099(22)00066-4/ATTACHMENT/6EF3885D-1921-4ED3-B114-7351A20CCC97/MMC1.PDF.</w:t>
      </w:r>
    </w:p>
    <w:p w14:paraId="0C99E79E"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Fang, X. and Zhan, J. (2015) ‘Sentiment analysis using product review data’, </w:t>
      </w:r>
      <w:r w:rsidRPr="002A03BE">
        <w:rPr>
          <w:rFonts w:ascii="Times New Roman" w:hAnsi="Times New Roman" w:cs="Times New Roman"/>
          <w:i/>
          <w:iCs/>
          <w:noProof/>
          <w:lang w:val="en-GB"/>
        </w:rPr>
        <w:t>Journal of Big Data</w:t>
      </w:r>
      <w:r w:rsidRPr="002A03BE">
        <w:rPr>
          <w:rFonts w:ascii="Times New Roman" w:hAnsi="Times New Roman" w:cs="Times New Roman"/>
          <w:noProof/>
          <w:lang w:val="en-GB"/>
        </w:rPr>
        <w:t>, 2(1), pp. 1–14. doi: 10.1186/S40537-015-0015-2/FIGURES/9.</w:t>
      </w:r>
    </w:p>
    <w:p w14:paraId="07575ACA"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2A03BE">
        <w:rPr>
          <w:rFonts w:ascii="Times New Roman" w:hAnsi="Times New Roman" w:cs="Times New Roman"/>
          <w:i/>
          <w:iCs/>
          <w:noProof/>
          <w:lang w:val="en-GB"/>
        </w:rPr>
        <w:t>PloS one</w:t>
      </w:r>
      <w:r w:rsidRPr="002A03BE">
        <w:rPr>
          <w:rFonts w:ascii="Times New Roman" w:hAnsi="Times New Roman" w:cs="Times New Roman"/>
          <w:noProof/>
          <w:lang w:val="en-GB"/>
        </w:rPr>
        <w:t>, 16(1). doi: 10.1371/JOURNAL.PONE.0244173.</w:t>
      </w:r>
    </w:p>
    <w:p w14:paraId="3D42A850"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Gonçalves, P.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13) ‘Comparing and combining sentiment analysis methods’, </w:t>
      </w:r>
      <w:r w:rsidRPr="002A03BE">
        <w:rPr>
          <w:rFonts w:ascii="Times New Roman" w:hAnsi="Times New Roman" w:cs="Times New Roman"/>
          <w:i/>
          <w:iCs/>
          <w:noProof/>
          <w:lang w:val="en-GB"/>
        </w:rPr>
        <w:t>COSN 2013 - Proceedings of the 2013 Conference on Online Social Networks</w:t>
      </w:r>
      <w:r w:rsidRPr="002A03BE">
        <w:rPr>
          <w:rFonts w:ascii="Times New Roman" w:hAnsi="Times New Roman" w:cs="Times New Roman"/>
          <w:noProof/>
          <w:lang w:val="en-GB"/>
        </w:rPr>
        <w:t>, pp. 27–37. doi: 10.1145/2512938.2512951.</w:t>
      </w:r>
    </w:p>
    <w:p w14:paraId="413FCFFE"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Hewage, P.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19) ‘Long-Short Term Memory for an Effective Short-Term Weather Forecasting Model Using Surface Weather Data’, in </w:t>
      </w:r>
      <w:r w:rsidRPr="002A03BE">
        <w:rPr>
          <w:rFonts w:ascii="Times New Roman" w:hAnsi="Times New Roman" w:cs="Times New Roman"/>
          <w:i/>
          <w:iCs/>
          <w:noProof/>
          <w:lang w:val="en-GB"/>
        </w:rPr>
        <w:t xml:space="preserve">IFIP Advances in Information and </w:t>
      </w:r>
      <w:r w:rsidRPr="002A03BE">
        <w:rPr>
          <w:rFonts w:ascii="Times New Roman" w:hAnsi="Times New Roman" w:cs="Times New Roman"/>
          <w:i/>
          <w:iCs/>
          <w:noProof/>
          <w:lang w:val="en-GB"/>
        </w:rPr>
        <w:lastRenderedPageBreak/>
        <w:t>Communication Technology</w:t>
      </w:r>
      <w:r w:rsidRPr="002A03BE">
        <w:rPr>
          <w:rFonts w:ascii="Times New Roman" w:hAnsi="Times New Roman" w:cs="Times New Roman"/>
          <w:noProof/>
          <w:lang w:val="en-GB"/>
        </w:rPr>
        <w:t>, pp. 382–390. doi: 10.1007/978-3-030-19823-7_32.</w:t>
      </w:r>
    </w:p>
    <w:p w14:paraId="481B0F53"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Huang, R. and Wang, X. (2023) ‘Impact of COVID-19 on mental health in China: analysis based on sentiment knowledge enhanced pre-training and XGBoost algorithm’, </w:t>
      </w:r>
      <w:r w:rsidRPr="002A03BE">
        <w:rPr>
          <w:rFonts w:ascii="Times New Roman" w:hAnsi="Times New Roman" w:cs="Times New Roman"/>
          <w:i/>
          <w:iCs/>
          <w:noProof/>
          <w:lang w:val="en-GB"/>
        </w:rPr>
        <w:t>Frontiers in Public Health</w:t>
      </w:r>
      <w:r w:rsidRPr="002A03BE">
        <w:rPr>
          <w:rFonts w:ascii="Times New Roman" w:hAnsi="Times New Roman" w:cs="Times New Roman"/>
          <w:noProof/>
          <w:lang w:val="en-GB"/>
        </w:rPr>
        <w:t>, 11, p. 1170838. doi: 10.3389/FPUBH.2023.1170838/BIBTEX.</w:t>
      </w:r>
    </w:p>
    <w:p w14:paraId="5127CB01"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Iksan, N.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1) ‘Sentiment Analysis of Public Reaction to COVID19 in Twitter Media using Naïve Bayes Classifier’, </w:t>
      </w:r>
      <w:r w:rsidRPr="002A03BE">
        <w:rPr>
          <w:rFonts w:ascii="Times New Roman" w:hAnsi="Times New Roman" w:cs="Times New Roman"/>
          <w:i/>
          <w:iCs/>
          <w:noProof/>
          <w:lang w:val="en-GB"/>
        </w:rPr>
        <w:t>InHeNce 2021 - 2021 IEEE International Conference on Health, Instrumentation and Measurement, and Natural Sciences</w:t>
      </w:r>
      <w:r w:rsidRPr="002A03BE">
        <w:rPr>
          <w:rFonts w:ascii="Times New Roman" w:hAnsi="Times New Roman" w:cs="Times New Roman"/>
          <w:noProof/>
          <w:lang w:val="en-GB"/>
        </w:rPr>
        <w:t>. doi: 10.1109/INHENCE52833.2021.9537243.</w:t>
      </w:r>
    </w:p>
    <w:p w14:paraId="7EA3B5C2"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Ingram, C.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2A03BE">
        <w:rPr>
          <w:rFonts w:ascii="Times New Roman" w:hAnsi="Times New Roman" w:cs="Times New Roman"/>
          <w:i/>
          <w:iCs/>
          <w:noProof/>
          <w:lang w:val="en-GB"/>
        </w:rPr>
        <w:t>Vaccine</w:t>
      </w:r>
      <w:r w:rsidRPr="002A03BE">
        <w:rPr>
          <w:rFonts w:ascii="Times New Roman" w:hAnsi="Times New Roman" w:cs="Times New Roman"/>
          <w:noProof/>
          <w:lang w:val="en-GB"/>
        </w:rPr>
        <w:t>, 41(2), p. 519. doi: 10.1016/J.VACCINE.2022.11.072.</w:t>
      </w:r>
    </w:p>
    <w:p w14:paraId="6980CFDB"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Iwendi, C.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0) ‘COVID-19 patient health prediction using boosted random forest algorithm’, </w:t>
      </w:r>
      <w:r w:rsidRPr="002A03BE">
        <w:rPr>
          <w:rFonts w:ascii="Times New Roman" w:hAnsi="Times New Roman" w:cs="Times New Roman"/>
          <w:i/>
          <w:iCs/>
          <w:noProof/>
          <w:lang w:val="en-GB"/>
        </w:rPr>
        <w:t>Frontiers in Public Health</w:t>
      </w:r>
      <w:r w:rsidRPr="002A03BE">
        <w:rPr>
          <w:rFonts w:ascii="Times New Roman" w:hAnsi="Times New Roman" w:cs="Times New Roman"/>
          <w:noProof/>
          <w:lang w:val="en-GB"/>
        </w:rPr>
        <w:t>, 8, p. 562169. doi: 10.3389/FPUBH.2020.00357/BIBTEX.</w:t>
      </w:r>
    </w:p>
    <w:p w14:paraId="0DB2F27B"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Khurana, D.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3) ‘Natural language processing: state of the art, current trends and challenges’, </w:t>
      </w:r>
      <w:r w:rsidRPr="002A03BE">
        <w:rPr>
          <w:rFonts w:ascii="Times New Roman" w:hAnsi="Times New Roman" w:cs="Times New Roman"/>
          <w:i/>
          <w:iCs/>
          <w:noProof/>
          <w:lang w:val="en-GB"/>
        </w:rPr>
        <w:t>Multimedia Tools and Applications</w:t>
      </w:r>
      <w:r w:rsidRPr="002A03BE">
        <w:rPr>
          <w:rFonts w:ascii="Times New Roman" w:hAnsi="Times New Roman" w:cs="Times New Roman"/>
          <w:noProof/>
          <w:lang w:val="en-GB"/>
        </w:rPr>
        <w:t>, 82(3), pp. 3713–3744. doi: 10.1007/S11042-022-13428-4/FIGURES/3.</w:t>
      </w:r>
    </w:p>
    <w:p w14:paraId="250D1E12"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Kolchyna, O.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034753A9"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626139EF"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Lee, Y. C. and Wu, W. L. (2023) ‘Key Drivers of COVID-19 Vaccine Hesitancy: A Perspective of Collectivism’, </w:t>
      </w:r>
      <w:r w:rsidRPr="002A03BE">
        <w:rPr>
          <w:rFonts w:ascii="Times New Roman" w:hAnsi="Times New Roman" w:cs="Times New Roman"/>
          <w:i/>
          <w:iCs/>
          <w:noProof/>
          <w:lang w:val="en-GB"/>
        </w:rPr>
        <w:t>Healthcare</w:t>
      </w:r>
      <w:r w:rsidRPr="002A03BE">
        <w:rPr>
          <w:rFonts w:ascii="Times New Roman" w:hAnsi="Times New Roman" w:cs="Times New Roman"/>
          <w:noProof/>
          <w:lang w:val="en-GB"/>
        </w:rPr>
        <w:t>, 11(2). doi: 10.3390/HEALTHCARE11020176.</w:t>
      </w:r>
    </w:p>
    <w:p w14:paraId="46F860DD"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Mansoor, M.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0) ‘Global Sentiment Analysis Of COVID-19 Tweets Over Time’. Available at: https://arxiv.org/abs/2010.14234v2 (Accessed: 21 August 2023).</w:t>
      </w:r>
    </w:p>
    <w:p w14:paraId="41A8E35D"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Melton, C. A.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2) ‘Fine-tuned Sentiment Analysis of COVID-19 Vaccine–Related Social Media Data: Comparative Study’, </w:t>
      </w:r>
      <w:r w:rsidRPr="002A03BE">
        <w:rPr>
          <w:rFonts w:ascii="Times New Roman" w:hAnsi="Times New Roman" w:cs="Times New Roman"/>
          <w:i/>
          <w:iCs/>
          <w:noProof/>
          <w:lang w:val="en-GB"/>
        </w:rPr>
        <w:t>Journal of Medical Internet Research</w:t>
      </w:r>
      <w:r w:rsidRPr="002A03BE">
        <w:rPr>
          <w:rFonts w:ascii="Times New Roman" w:hAnsi="Times New Roman" w:cs="Times New Roman"/>
          <w:noProof/>
          <w:lang w:val="en-GB"/>
        </w:rPr>
        <w:t>, 24(10). doi: 10.2196/40408.</w:t>
      </w:r>
    </w:p>
    <w:p w14:paraId="072741E7"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Qorib, M.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3) ‘Covid-19 vaccine hesitancy: Text mining, sentiment analysis and machine learning on COVID-19 vaccination Twitter dataset’, </w:t>
      </w:r>
      <w:r w:rsidRPr="002A03BE">
        <w:rPr>
          <w:rFonts w:ascii="Times New Roman" w:hAnsi="Times New Roman" w:cs="Times New Roman"/>
          <w:i/>
          <w:iCs/>
          <w:noProof/>
          <w:lang w:val="en-GB"/>
        </w:rPr>
        <w:t>Expert Systems with Applications</w:t>
      </w:r>
      <w:r w:rsidRPr="002A03BE">
        <w:rPr>
          <w:rFonts w:ascii="Times New Roman" w:hAnsi="Times New Roman" w:cs="Times New Roman"/>
          <w:noProof/>
          <w:lang w:val="en-GB"/>
        </w:rPr>
        <w:t>, 212, p. 118715. doi: 10.1016/J.ESWA.2022.118715.</w:t>
      </w:r>
    </w:p>
    <w:p w14:paraId="0817E99A"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i/>
          <w:iCs/>
          <w:noProof/>
          <w:lang w:val="en-GB"/>
        </w:rPr>
        <w:t xml:space="preserve">Regular Expressions — An excellent tool for text analysis or NLP | by Niwratti Kasture | </w:t>
      </w:r>
      <w:r w:rsidRPr="002A03BE">
        <w:rPr>
          <w:rFonts w:ascii="Times New Roman" w:hAnsi="Times New Roman" w:cs="Times New Roman"/>
          <w:i/>
          <w:iCs/>
          <w:noProof/>
          <w:lang w:val="en-GB"/>
        </w:rPr>
        <w:lastRenderedPageBreak/>
        <w:t>Analytics Vidhya | Medium</w:t>
      </w:r>
      <w:r w:rsidRPr="002A03BE">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186972A5"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Ressan, M. B. and Hassan, R. F. (2022) ‘Naïve-Bayes family for sentiment analysis during COVID-19  pandemic and classification tweets’, </w:t>
      </w:r>
      <w:r w:rsidRPr="002A03BE">
        <w:rPr>
          <w:rFonts w:ascii="Times New Roman" w:hAnsi="Times New Roman" w:cs="Times New Roman"/>
          <w:i/>
          <w:iCs/>
          <w:noProof/>
          <w:lang w:val="en-GB"/>
        </w:rPr>
        <w:t>Indonesian Journal of Electrical Engineering and Computer Science</w:t>
      </w:r>
      <w:r w:rsidRPr="002A03BE">
        <w:rPr>
          <w:rFonts w:ascii="Times New Roman" w:hAnsi="Times New Roman" w:cs="Times New Roman"/>
          <w:noProof/>
          <w:lang w:val="en-GB"/>
        </w:rPr>
        <w:t>, 28(1), pp. 375–383. doi: 10.11591/IJEECS.V28.I1.PP375-383.</w:t>
      </w:r>
    </w:p>
    <w:p w14:paraId="205FD22D"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Rodríguez-Ibánez, M.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3) ‘A review on sentiment analysis from social media platforms’, </w:t>
      </w:r>
      <w:r w:rsidRPr="002A03BE">
        <w:rPr>
          <w:rFonts w:ascii="Times New Roman" w:hAnsi="Times New Roman" w:cs="Times New Roman"/>
          <w:i/>
          <w:iCs/>
          <w:noProof/>
          <w:lang w:val="en-GB"/>
        </w:rPr>
        <w:t>Expert Systems with Applications</w:t>
      </w:r>
      <w:r w:rsidRPr="002A03BE">
        <w:rPr>
          <w:rFonts w:ascii="Times New Roman" w:hAnsi="Times New Roman" w:cs="Times New Roman"/>
          <w:noProof/>
          <w:lang w:val="en-GB"/>
        </w:rPr>
        <w:t>, 223, p. 119862. doi: 10.1016/J.ESWA.2023.119862.</w:t>
      </w:r>
    </w:p>
    <w:p w14:paraId="170EBE99"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Rustam, F.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1) ‘A performance comparison of supervised machine learning models for Covid-19 tweets sentiment analysis’, </w:t>
      </w:r>
      <w:r w:rsidRPr="002A03BE">
        <w:rPr>
          <w:rFonts w:ascii="Times New Roman" w:hAnsi="Times New Roman" w:cs="Times New Roman"/>
          <w:i/>
          <w:iCs/>
          <w:noProof/>
          <w:lang w:val="en-GB"/>
        </w:rPr>
        <w:t>PLoS ONE</w:t>
      </w:r>
      <w:r w:rsidRPr="002A03BE">
        <w:rPr>
          <w:rFonts w:ascii="Times New Roman" w:hAnsi="Times New Roman" w:cs="Times New Roman"/>
          <w:noProof/>
          <w:lang w:val="en-GB"/>
        </w:rPr>
        <w:t>, 16(2). doi: 10.1371/JOURNAL.PONE.0245909.</w:t>
      </w:r>
    </w:p>
    <w:p w14:paraId="2BB2BA8A"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Sarkar, D. (2016) ‘Text Analytics with Python’, </w:t>
      </w:r>
      <w:r w:rsidRPr="002A03BE">
        <w:rPr>
          <w:rFonts w:ascii="Times New Roman" w:hAnsi="Times New Roman" w:cs="Times New Roman"/>
          <w:i/>
          <w:iCs/>
          <w:noProof/>
          <w:lang w:val="en-GB"/>
        </w:rPr>
        <w:t>Text Analytics with Python</w:t>
      </w:r>
      <w:r w:rsidRPr="002A03BE">
        <w:rPr>
          <w:rFonts w:ascii="Times New Roman" w:hAnsi="Times New Roman" w:cs="Times New Roman"/>
          <w:noProof/>
          <w:lang w:val="en-GB"/>
        </w:rPr>
        <w:t>. doi: 10.1007/978-1-4842-2388-8.</w:t>
      </w:r>
    </w:p>
    <w:p w14:paraId="02AB1A80"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Savage, N. (2021) ‘Tapping into the drug discovery potential of AI’, </w:t>
      </w:r>
      <w:r w:rsidRPr="002A03BE">
        <w:rPr>
          <w:rFonts w:ascii="Times New Roman" w:hAnsi="Times New Roman" w:cs="Times New Roman"/>
          <w:i/>
          <w:iCs/>
          <w:noProof/>
          <w:lang w:val="en-GB"/>
        </w:rPr>
        <w:t>Biopharma Dealmakers</w:t>
      </w:r>
      <w:r w:rsidRPr="002A03BE">
        <w:rPr>
          <w:rFonts w:ascii="Times New Roman" w:hAnsi="Times New Roman" w:cs="Times New Roman"/>
          <w:noProof/>
          <w:lang w:val="en-GB"/>
        </w:rPr>
        <w:t>. doi: 10.1038/D43747-021-00045-7.</w:t>
      </w:r>
    </w:p>
    <w:p w14:paraId="79245638"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Schröer, C., Kruse, F. and Gómez, J. M. (2021) ‘A systematic literature review on applying CRISP-DM process model’, </w:t>
      </w:r>
      <w:r w:rsidRPr="002A03BE">
        <w:rPr>
          <w:rFonts w:ascii="Times New Roman" w:hAnsi="Times New Roman" w:cs="Times New Roman"/>
          <w:i/>
          <w:iCs/>
          <w:noProof/>
          <w:lang w:val="en-GB"/>
        </w:rPr>
        <w:t>Procedia Computer Science</w:t>
      </w:r>
      <w:r w:rsidRPr="002A03BE">
        <w:rPr>
          <w:rFonts w:ascii="Times New Roman" w:hAnsi="Times New Roman" w:cs="Times New Roman"/>
          <w:noProof/>
          <w:lang w:val="en-GB"/>
        </w:rPr>
        <w:t>, 181, pp. 526–534. doi: 10.1016/J.PROCS.2021.01.199.</w:t>
      </w:r>
    </w:p>
    <w:p w14:paraId="020CAB9E"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Shahid, F., Zameer, A. and Muneeb, M. (2020) ‘Predictions for COVID-19 with deep learning models of LSTM, GRU and Bi-LSTM’, </w:t>
      </w:r>
      <w:r w:rsidRPr="002A03BE">
        <w:rPr>
          <w:rFonts w:ascii="Times New Roman" w:hAnsi="Times New Roman" w:cs="Times New Roman"/>
          <w:i/>
          <w:iCs/>
          <w:noProof/>
          <w:lang w:val="en-GB"/>
        </w:rPr>
        <w:t>Chaos, Solitons, and Fractals</w:t>
      </w:r>
      <w:r w:rsidRPr="002A03BE">
        <w:rPr>
          <w:rFonts w:ascii="Times New Roman" w:hAnsi="Times New Roman" w:cs="Times New Roman"/>
          <w:noProof/>
          <w:lang w:val="en-GB"/>
        </w:rPr>
        <w:t>, 140, p. 110212. doi: 10.1016/J.CHAOS.2020.110212.</w:t>
      </w:r>
    </w:p>
    <w:p w14:paraId="3B208DF6"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Somyanonthanakul, R.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2) ‘Forecasting COVID-19 cases using time series modeling and association rule mining’, </w:t>
      </w:r>
      <w:r w:rsidRPr="002A03BE">
        <w:rPr>
          <w:rFonts w:ascii="Times New Roman" w:hAnsi="Times New Roman" w:cs="Times New Roman"/>
          <w:i/>
          <w:iCs/>
          <w:noProof/>
          <w:lang w:val="en-GB"/>
        </w:rPr>
        <w:t>BMC Medical Research Methodology</w:t>
      </w:r>
      <w:r w:rsidRPr="002A03BE">
        <w:rPr>
          <w:rFonts w:ascii="Times New Roman" w:hAnsi="Times New Roman" w:cs="Times New Roman"/>
          <w:noProof/>
          <w:lang w:val="en-GB"/>
        </w:rPr>
        <w:t>, 22(1), pp. 1–18. doi: 10.1186/S12874-022-01755-X/TABLES/8.</w:t>
      </w:r>
    </w:p>
    <w:p w14:paraId="6AF2EDBC"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Syeda, H. B.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1) ‘Role of Machine Learning Techniques to Tackle the COVID-19 Crisis: Systematic Review’, </w:t>
      </w:r>
      <w:r w:rsidRPr="002A03BE">
        <w:rPr>
          <w:rFonts w:ascii="Times New Roman" w:hAnsi="Times New Roman" w:cs="Times New Roman"/>
          <w:i/>
          <w:iCs/>
          <w:noProof/>
          <w:lang w:val="en-GB"/>
        </w:rPr>
        <w:t>JMIR Medical Informatics</w:t>
      </w:r>
      <w:r w:rsidRPr="002A03BE">
        <w:rPr>
          <w:rFonts w:ascii="Times New Roman" w:hAnsi="Times New Roman" w:cs="Times New Roman"/>
          <w:noProof/>
          <w:lang w:val="en-GB"/>
        </w:rPr>
        <w:t>, 9(1). doi: 10.2196/23811.</w:t>
      </w:r>
    </w:p>
    <w:p w14:paraId="04972E33"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i/>
          <w:iCs/>
          <w:noProof/>
          <w:lang w:val="en-GB"/>
        </w:rPr>
        <w:t>Text Classification with BERT. In this tutorial, we will use BERT to… | by Khang Pham | Medium</w:t>
      </w:r>
      <w:r w:rsidRPr="002A03BE">
        <w:rPr>
          <w:rFonts w:ascii="Times New Roman" w:hAnsi="Times New Roman" w:cs="Times New Roman"/>
          <w:noProof/>
          <w:lang w:val="en-GB"/>
        </w:rPr>
        <w:t xml:space="preserve"> (no date). Available at: https://medium.com/@khang.pham.exxact/text-classification-with-bert-7afaacc5e49b (Accessed: 12 August 2023).</w:t>
      </w:r>
    </w:p>
    <w:p w14:paraId="36D41965"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i/>
          <w:iCs/>
          <w:noProof/>
          <w:lang w:val="en-GB"/>
        </w:rPr>
        <w:t>TextBlob | Making Natural Language Processing easy with TextBlob</w:t>
      </w:r>
      <w:r w:rsidRPr="002A03BE">
        <w:rPr>
          <w:rFonts w:ascii="Times New Roman" w:hAnsi="Times New Roman" w:cs="Times New Roman"/>
          <w:noProof/>
          <w:lang w:val="en-GB"/>
        </w:rPr>
        <w:t xml:space="preserve"> (no date). Available at: https://www.analyticsvidhya.com/blog/2021/10/making-natural-language-processing-easy-with-textblob/ (Accessed: 17 May 2023).</w:t>
      </w:r>
    </w:p>
    <w:p w14:paraId="01DEFA62"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i/>
          <w:iCs/>
          <w:noProof/>
          <w:lang w:val="en-GB"/>
        </w:rPr>
        <w:lastRenderedPageBreak/>
        <w:t>TextBlob vs. VADER for Sentiment Analysis Using Python | by Amy @GrabNGoInfo | Towards AI</w:t>
      </w:r>
      <w:r w:rsidRPr="002A03BE">
        <w:rPr>
          <w:rFonts w:ascii="Times New Roman" w:hAnsi="Times New Roman" w:cs="Times New Roman"/>
          <w:noProof/>
          <w:lang w:val="en-GB"/>
        </w:rPr>
        <w:t xml:space="preserve"> (no date). Available at: https://pub.towardsai.net/textblob-vs-vader-for-sentiment-analysis-using-python-76883d40f9ae (Accessed: 15 August 2023).</w:t>
      </w:r>
    </w:p>
    <w:p w14:paraId="6238280A"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Vaithilingam, S. </w:t>
      </w:r>
      <w:r w:rsidRPr="002A03BE">
        <w:rPr>
          <w:rFonts w:ascii="Times New Roman" w:hAnsi="Times New Roman" w:cs="Times New Roman"/>
          <w:i/>
          <w:iCs/>
          <w:noProof/>
          <w:lang w:val="en-GB"/>
        </w:rPr>
        <w:t>et al.</w:t>
      </w:r>
      <w:r w:rsidRPr="002A03BE">
        <w:rPr>
          <w:rFonts w:ascii="Times New Roman" w:hAnsi="Times New Roman" w:cs="Times New Roman"/>
          <w:noProof/>
          <w:lang w:val="en-GB"/>
        </w:rPr>
        <w:t xml:space="preserve"> (2023) ‘COVID-19 vaccine hesitancy and its drivers: An empirical study of the vaccine hesitant group in Malaysia’, </w:t>
      </w:r>
      <w:r w:rsidRPr="002A03BE">
        <w:rPr>
          <w:rFonts w:ascii="Times New Roman" w:hAnsi="Times New Roman" w:cs="Times New Roman"/>
          <w:i/>
          <w:iCs/>
          <w:noProof/>
          <w:lang w:val="en-GB"/>
        </w:rPr>
        <w:t>PLOS ONE</w:t>
      </w:r>
      <w:r w:rsidRPr="002A03BE">
        <w:rPr>
          <w:rFonts w:ascii="Times New Roman" w:hAnsi="Times New Roman" w:cs="Times New Roman"/>
          <w:noProof/>
          <w:lang w:val="en-GB"/>
        </w:rPr>
        <w:t>, 18(3), p. e0282520. doi: 10.1371/JOURNAL.PONE.0282520.</w:t>
      </w:r>
    </w:p>
    <w:p w14:paraId="1F64E872"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lang w:val="en-GB"/>
        </w:rPr>
      </w:pPr>
      <w:r w:rsidRPr="002A03BE">
        <w:rPr>
          <w:rFonts w:ascii="Times New Roman" w:hAnsi="Times New Roman" w:cs="Times New Roman"/>
          <w:noProof/>
          <w:lang w:val="en-GB"/>
        </w:rPr>
        <w:t xml:space="preserve">Wang, M. and Hu, F. (2021) ‘The Application of NLTK Library for Python Natural Language Processing in Corpus Research’, </w:t>
      </w:r>
      <w:r w:rsidRPr="002A03BE">
        <w:rPr>
          <w:rFonts w:ascii="Times New Roman" w:hAnsi="Times New Roman" w:cs="Times New Roman"/>
          <w:i/>
          <w:iCs/>
          <w:noProof/>
          <w:lang w:val="en-GB"/>
        </w:rPr>
        <w:t>Theory and Practice in Language Studies</w:t>
      </w:r>
      <w:r w:rsidRPr="002A03BE">
        <w:rPr>
          <w:rFonts w:ascii="Times New Roman" w:hAnsi="Times New Roman" w:cs="Times New Roman"/>
          <w:noProof/>
          <w:lang w:val="en-GB"/>
        </w:rPr>
        <w:t>, 11(9), pp. 1041–1049. doi: 10.17507/TPLS.1109.09.</w:t>
      </w:r>
    </w:p>
    <w:p w14:paraId="7D361B9A" w14:textId="77777777" w:rsidR="002A03BE" w:rsidRPr="002A03BE" w:rsidRDefault="002A03BE" w:rsidP="002A03BE">
      <w:pPr>
        <w:widowControl w:val="0"/>
        <w:autoSpaceDE w:val="0"/>
        <w:autoSpaceDN w:val="0"/>
        <w:adjustRightInd w:val="0"/>
        <w:spacing w:line="360" w:lineRule="auto"/>
        <w:rPr>
          <w:rFonts w:ascii="Times New Roman" w:hAnsi="Times New Roman" w:cs="Times New Roman"/>
          <w:noProof/>
        </w:rPr>
      </w:pPr>
      <w:r w:rsidRPr="002A03BE">
        <w:rPr>
          <w:rFonts w:ascii="Times New Roman" w:hAnsi="Times New Roman" w:cs="Times New Roman"/>
          <w:noProof/>
          <w:lang w:val="en-GB"/>
        </w:rPr>
        <w:t xml:space="preserve">Yamak, P. T., Yujian, L. and Gadosey, P. K. (2019) ‘A comparison between ARIMA, LSTM, and GRU for time series forecasting’, </w:t>
      </w:r>
      <w:r w:rsidRPr="002A03BE">
        <w:rPr>
          <w:rFonts w:ascii="Times New Roman" w:hAnsi="Times New Roman" w:cs="Times New Roman"/>
          <w:i/>
          <w:iCs/>
          <w:noProof/>
          <w:lang w:val="en-GB"/>
        </w:rPr>
        <w:t>ACM International Conference Proceeding Series</w:t>
      </w:r>
      <w:r w:rsidRPr="002A03BE">
        <w:rPr>
          <w:rFonts w:ascii="Times New Roman" w:hAnsi="Times New Roman" w:cs="Times New Roman"/>
          <w:noProof/>
          <w:lang w:val="en-GB"/>
        </w:rPr>
        <w:t>, pp. 49–55. doi: 10.1145/3377713.3377722.</w:t>
      </w:r>
    </w:p>
    <w:p w14:paraId="66B78AF4" w14:textId="1FCDDA02" w:rsidR="00767EA6" w:rsidRPr="00846F59" w:rsidRDefault="0099489D" w:rsidP="002A03BE">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324CA"/>
    <w:rsid w:val="000B2C68"/>
    <w:rsid w:val="000D037E"/>
    <w:rsid w:val="000F6703"/>
    <w:rsid w:val="001416C6"/>
    <w:rsid w:val="0014241F"/>
    <w:rsid w:val="00166D1A"/>
    <w:rsid w:val="0018049C"/>
    <w:rsid w:val="00192FC2"/>
    <w:rsid w:val="001A1C5C"/>
    <w:rsid w:val="001D6425"/>
    <w:rsid w:val="002353C7"/>
    <w:rsid w:val="002A03BE"/>
    <w:rsid w:val="002B1789"/>
    <w:rsid w:val="002D0B66"/>
    <w:rsid w:val="002E396A"/>
    <w:rsid w:val="00302967"/>
    <w:rsid w:val="00307F98"/>
    <w:rsid w:val="0033070B"/>
    <w:rsid w:val="003313ED"/>
    <w:rsid w:val="003645C3"/>
    <w:rsid w:val="00376E72"/>
    <w:rsid w:val="00386497"/>
    <w:rsid w:val="003A411C"/>
    <w:rsid w:val="003A5191"/>
    <w:rsid w:val="003B067F"/>
    <w:rsid w:val="003C6DD1"/>
    <w:rsid w:val="003C71B7"/>
    <w:rsid w:val="003E314B"/>
    <w:rsid w:val="00435CB1"/>
    <w:rsid w:val="00447EEC"/>
    <w:rsid w:val="004B30B7"/>
    <w:rsid w:val="004D4019"/>
    <w:rsid w:val="004E7F87"/>
    <w:rsid w:val="00510C19"/>
    <w:rsid w:val="0055596D"/>
    <w:rsid w:val="00653A7F"/>
    <w:rsid w:val="006855B6"/>
    <w:rsid w:val="006C61AD"/>
    <w:rsid w:val="0070060B"/>
    <w:rsid w:val="00704860"/>
    <w:rsid w:val="00716681"/>
    <w:rsid w:val="007473D8"/>
    <w:rsid w:val="00767EA6"/>
    <w:rsid w:val="0078404F"/>
    <w:rsid w:val="0078684E"/>
    <w:rsid w:val="007968BA"/>
    <w:rsid w:val="007A5817"/>
    <w:rsid w:val="007B26BC"/>
    <w:rsid w:val="007E5DA4"/>
    <w:rsid w:val="007F72E7"/>
    <w:rsid w:val="00820FF1"/>
    <w:rsid w:val="008302A7"/>
    <w:rsid w:val="00832935"/>
    <w:rsid w:val="00845173"/>
    <w:rsid w:val="00846F59"/>
    <w:rsid w:val="00851FB7"/>
    <w:rsid w:val="00872262"/>
    <w:rsid w:val="008A24DF"/>
    <w:rsid w:val="008A4A1A"/>
    <w:rsid w:val="008B00B0"/>
    <w:rsid w:val="008B6288"/>
    <w:rsid w:val="008C4C13"/>
    <w:rsid w:val="008F190C"/>
    <w:rsid w:val="009205BB"/>
    <w:rsid w:val="00933746"/>
    <w:rsid w:val="00944DC0"/>
    <w:rsid w:val="00947478"/>
    <w:rsid w:val="0096591E"/>
    <w:rsid w:val="009849F9"/>
    <w:rsid w:val="0099489D"/>
    <w:rsid w:val="009B354C"/>
    <w:rsid w:val="009F1C1F"/>
    <w:rsid w:val="00A0143E"/>
    <w:rsid w:val="00A11B27"/>
    <w:rsid w:val="00A560D2"/>
    <w:rsid w:val="00A6511E"/>
    <w:rsid w:val="00A96B65"/>
    <w:rsid w:val="00AB54EF"/>
    <w:rsid w:val="00AE05DC"/>
    <w:rsid w:val="00B07984"/>
    <w:rsid w:val="00B5293F"/>
    <w:rsid w:val="00B70346"/>
    <w:rsid w:val="00B7052B"/>
    <w:rsid w:val="00B72943"/>
    <w:rsid w:val="00B72BFA"/>
    <w:rsid w:val="00B958D6"/>
    <w:rsid w:val="00BA50D2"/>
    <w:rsid w:val="00BB2286"/>
    <w:rsid w:val="00BC656A"/>
    <w:rsid w:val="00BF1656"/>
    <w:rsid w:val="00C02172"/>
    <w:rsid w:val="00C07946"/>
    <w:rsid w:val="00C23E63"/>
    <w:rsid w:val="00C4775E"/>
    <w:rsid w:val="00C634BC"/>
    <w:rsid w:val="00C96C72"/>
    <w:rsid w:val="00CA587C"/>
    <w:rsid w:val="00CB52BC"/>
    <w:rsid w:val="00CB77EF"/>
    <w:rsid w:val="00CD0CFB"/>
    <w:rsid w:val="00D63376"/>
    <w:rsid w:val="00D71143"/>
    <w:rsid w:val="00D941EE"/>
    <w:rsid w:val="00DA06B5"/>
    <w:rsid w:val="00DA2882"/>
    <w:rsid w:val="00DA4526"/>
    <w:rsid w:val="00DB198D"/>
    <w:rsid w:val="00DD4F1A"/>
    <w:rsid w:val="00E01328"/>
    <w:rsid w:val="00E123E0"/>
    <w:rsid w:val="00E124C1"/>
    <w:rsid w:val="00E12FF7"/>
    <w:rsid w:val="00E52DA7"/>
    <w:rsid w:val="00EA58FB"/>
    <w:rsid w:val="00ED2ADA"/>
    <w:rsid w:val="00EF7C8D"/>
    <w:rsid w:val="00F170FB"/>
    <w:rsid w:val="00F71EB3"/>
    <w:rsid w:val="00F72B8A"/>
    <w:rsid w:val="00F72EAC"/>
    <w:rsid w:val="00F83CC9"/>
    <w:rsid w:val="00F90035"/>
    <w:rsid w:val="00F90188"/>
    <w:rsid w:val="00F97D43"/>
    <w:rsid w:val="00FA2851"/>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docId w15:val="{5E930E2A-F68F-FD44-B637-65FAB7FC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TotalTime>
  <Pages>33</Pages>
  <Words>34211</Words>
  <Characters>195004</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10</cp:revision>
  <dcterms:created xsi:type="dcterms:W3CDTF">2023-08-07T15:05:00Z</dcterms:created>
  <dcterms:modified xsi:type="dcterms:W3CDTF">2023-08-2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